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ins w:id="0" w:author="Yoav Ram" w:date="2017-10-24T11:47:00Z">
        <w:r w:rsidR="00780842">
          <w:rPr>
            <w:noProof/>
          </w:rPr>
          <w:t>October 24, 2017</w:t>
        </w:r>
      </w:ins>
      <w:del w:id="1" w:author="Yoav Ram" w:date="2017-10-24T11:47:00Z">
        <w:r w:rsidR="001B1CBA" w:rsidDel="00780842">
          <w:rPr>
            <w:noProof/>
          </w:rPr>
          <w:delText>October 18, 2017</w:delText>
        </w:r>
      </w:del>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3245EFFA" w:rsidR="007A7F01" w:rsidRPr="000A28AB" w:rsidRDefault="007A7F01" w:rsidP="006101F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w:t>
      </w:r>
      <w:del w:id="2" w:author="Yoav Ram" w:date="2017-10-19T14:19:00Z">
        <w:r w:rsidR="00781B9D" w:rsidDel="006101FD">
          <w:delText>ram</w:delText>
        </w:r>
      </w:del>
      <w:r w:rsidRPr="000A28AB">
        <w:t>@</w:t>
      </w:r>
      <w:del w:id="3" w:author="Yoav Ram" w:date="2017-10-19T14:20:00Z">
        <w:r w:rsidR="00781B9D" w:rsidDel="006101FD">
          <w:delText>post.tau.ac.il</w:delText>
        </w:r>
      </w:del>
      <w:ins w:id="4" w:author="Yoav Ram" w:date="2017-10-19T14:20:00Z">
        <w:r w:rsidR="006101FD">
          <w:t>yoavram.com</w:t>
        </w:r>
      </w:ins>
    </w:p>
    <w:p w14:paraId="3075B36C" w14:textId="77777777" w:rsidR="007A7F01" w:rsidRPr="000A28AB" w:rsidRDefault="007A7F01" w:rsidP="00AD5609"/>
    <w:p w14:paraId="7425328E" w14:textId="355F059E" w:rsidR="00AA31CF" w:rsidRDefault="007A7F01" w:rsidP="00192782">
      <w:r w:rsidRPr="000A28AB">
        <w:rPr>
          <w:b/>
          <w:bCs/>
        </w:rPr>
        <w:t>Keywords:</w:t>
      </w:r>
      <w:r w:rsidRPr="000A28AB">
        <w:t xml:space="preserve"> </w:t>
      </w:r>
      <w:del w:id="5" w:author="Yoav Ram" w:date="2017-10-19T14:19:00Z">
        <w:r w:rsidRPr="000A28AB" w:rsidDel="00192782">
          <w:delText xml:space="preserve">mathematical </w:delText>
        </w:r>
      </w:del>
      <w:ins w:id="6" w:author="Yoav Ram" w:date="2017-10-19T14:19:00Z">
        <w:r w:rsidR="00192782">
          <w:t>competition</w:t>
        </w:r>
        <w:r w:rsidR="00192782" w:rsidRPr="000A28AB">
          <w:t xml:space="preserve"> </w:t>
        </w:r>
      </w:ins>
      <w:r w:rsidRPr="000A28AB">
        <w:t xml:space="preserve">model, fitness, </w:t>
      </w:r>
      <w:del w:id="7" w:author="Yoav Ram" w:date="2017-10-19T14:19:00Z">
        <w:r w:rsidRPr="000A28AB" w:rsidDel="00192782">
          <w:delText>selection coefficient</w:delText>
        </w:r>
      </w:del>
      <w:ins w:id="8" w:author="Yoav Ram" w:date="2017-10-19T14:19:00Z">
        <w:r w:rsidR="00192782">
          <w:t>growth models</w:t>
        </w:r>
      </w:ins>
      <w:r w:rsidRPr="000A28AB">
        <w:t xml:space="preserve">, experimental evolution, microbial </w:t>
      </w:r>
      <w:r w:rsidR="0048225D">
        <w:t>evolution</w:t>
      </w:r>
      <w:del w:id="9"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74D48E5D" w:rsidR="007A7F01" w:rsidRDefault="0086305A" w:rsidP="007C6EC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del w:id="10" w:author="Yoav Ram" w:date="2017-10-24T15:21:00Z">
        <w:r w:rsidR="00481B1E" w:rsidRPr="00481B1E" w:rsidDel="007C6ECF">
          <w:rPr>
            <w:i/>
            <w:iCs/>
          </w:rPr>
          <w:delText>Curveball</w:delText>
        </w:r>
        <w:r w:rsidR="00481B1E" w:rsidDel="007C6ECF">
          <w:delText>,</w:delText>
        </w:r>
        <w:r w:rsidR="007A7F01" w:rsidRPr="000A28AB" w:rsidDel="007C6ECF">
          <w:delText xml:space="preserve"> </w:delText>
        </w:r>
      </w:del>
      <w:r w:rsidR="007A7F01" w:rsidRPr="000A28AB">
        <w:t xml:space="preserve">a new </w:t>
      </w:r>
      <w:del w:id="11" w:author="Yoav Ram" w:date="2017-10-24T15:21:00Z">
        <w:r w:rsidR="00481B1E" w:rsidDel="007C6ECF">
          <w:delText xml:space="preserve">computational </w:delText>
        </w:r>
      </w:del>
      <w:ins w:id="12" w:author="Yoav Ram" w:date="2017-10-24T15:21:00Z">
        <w:r w:rsidR="007C6ECF">
          <w:t>theoretical</w:t>
        </w:r>
        <w:r w:rsidR="007C6ECF">
          <w:t xml:space="preserve"> </w:t>
        </w:r>
      </w:ins>
      <w:r w:rsidR="00481B1E">
        <w:t>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w:t>
      </w:r>
      <w:del w:id="13" w:author="Yoav Ram" w:date="2017-10-24T15:21:00Z">
        <w:r w:rsidR="00481B1E" w:rsidDel="007C6ECF">
          <w:delText xml:space="preserve">implemented </w:delText>
        </w:r>
        <w:r w:rsidR="009A7347" w:rsidDel="007C6ECF">
          <w:rPr>
            <w:i/>
            <w:iCs/>
          </w:rPr>
          <w:delText>Curveball</w:delText>
        </w:r>
        <w:r w:rsidR="00255A7A" w:rsidRPr="000A28AB" w:rsidDel="007C6ECF">
          <w:delText xml:space="preserve"> in an open-source software package (</w:delText>
        </w:r>
        <w:r w:rsidR="00AC117E" w:rsidDel="007C6ECF">
          <w:fldChar w:fldCharType="begin"/>
        </w:r>
        <w:r w:rsidR="00AC117E" w:rsidDel="007C6ECF">
          <w:delInstrText xml:space="preserve"> HYPERLINK "http://curveball.yoavram.com)" </w:delInstrText>
        </w:r>
        <w:r w:rsidR="00AC117E" w:rsidDel="007C6ECF">
          <w:fldChar w:fldCharType="separate"/>
        </w:r>
        <w:r w:rsidR="00481B1E" w:rsidRPr="00481B1E" w:rsidDel="007C6ECF">
          <w:rPr>
            <w:rStyle w:val="Hyperlink"/>
          </w:rPr>
          <w:delText>http://curveball.yoavram.com</w:delText>
        </w:r>
        <w:r w:rsidR="00481B1E" w:rsidRPr="00B0352C" w:rsidDel="007C6ECF">
          <w:rPr>
            <w:rStyle w:val="Hyperlink"/>
          </w:rPr>
          <w:delText>)</w:delText>
        </w:r>
        <w:r w:rsidR="00AC117E" w:rsidDel="007C6ECF">
          <w:rPr>
            <w:rStyle w:val="Hyperlink"/>
          </w:rPr>
          <w:fldChar w:fldCharType="end"/>
        </w:r>
        <w:r w:rsidR="00481B1E" w:rsidDel="007C6ECF">
          <w:delText xml:space="preserve"> and </w:delText>
        </w:r>
      </w:del>
      <w:r w:rsidR="007A7F01" w:rsidRPr="000A28AB">
        <w:t xml:space="preserve">validated </w:t>
      </w:r>
      <w:r w:rsidR="00960E5F">
        <w:t>th</w:t>
      </w:r>
      <w:ins w:id="14" w:author="Yoav Ram" w:date="2017-10-24T15:21:00Z">
        <w:r w:rsidR="007C6ECF">
          <w:t>is new</w:t>
        </w:r>
      </w:ins>
      <w:del w:id="15" w:author="Yoav Ram" w:date="2017-10-24T15:21:00Z">
        <w:r w:rsidR="00960E5F" w:rsidDel="007C6ECF">
          <w:delText>e</w:delText>
        </w:r>
      </w:del>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del w:id="16" w:author="Yoav Ram" w:date="2017-10-24T15:22:00Z">
        <w:r w:rsidDel="007C6ECF">
          <w:rPr>
            <w:i/>
            <w:iCs/>
          </w:rPr>
          <w:delText xml:space="preserve">Curveball </w:delText>
        </w:r>
      </w:del>
      <w:ins w:id="17" w:author="Yoav Ram" w:date="2017-10-24T15:22:00Z">
        <w:r w:rsidR="007C6ECF">
          <w:t>Our approach</w:t>
        </w:r>
        <w:r w:rsidR="007C6ECF">
          <w:rPr>
            <w:i/>
            <w:iCs/>
          </w:rPr>
          <w:t xml:space="preserve"> </w:t>
        </w:r>
      </w:ins>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ins w:id="18" w:author="Yoav Ram" w:date="2017-10-24T15:22:00Z">
        <w:r w:rsidR="007C6ECF">
          <w:t xml:space="preserve">our approach </w:t>
        </w:r>
      </w:ins>
      <w:del w:id="19" w:author="Yoav Ram" w:date="2017-10-24T15:22:00Z">
        <w:r w:rsidR="001F3A92" w:rsidRPr="00B02278" w:rsidDel="007C6ECF">
          <w:rPr>
            <w:i/>
            <w:iCs/>
          </w:rPr>
          <w:delText>Curveball</w:delText>
        </w:r>
        <w:r w:rsidR="001F3A92" w:rsidRPr="000A28AB" w:rsidDel="007C6ECF">
          <w:delText xml:space="preserve"> </w:delText>
        </w:r>
      </w:del>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w:t>
      </w:r>
      <w:proofErr w:type="gramStart"/>
      <w:r w:rsidR="00511F7D" w:rsidRPr="000A28AB">
        <w:t>a period of time</w:t>
      </w:r>
      <w:proofErr w:type="gramEnd"/>
      <w:r w:rsidR="00511F7D" w:rsidRPr="000A28AB">
        <w:t xml:space="preserv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554E3ED4" w:rsidR="00285E7E" w:rsidRPr="000A28AB" w:rsidRDefault="007A44A4" w:rsidP="00515701">
      <w:pPr>
        <w:keepNext/>
      </w:pPr>
      <w:ins w:id="20" w:author="Yoav Ram" w:date="2017-10-24T12:12:00Z">
        <w:r>
          <w:rPr>
            <w:noProof/>
          </w:rPr>
          <w:drawing>
            <wp:inline distT="0" distB="0" distL="0" distR="0" wp14:anchorId="4DC2ED69" wp14:editId="06891DF0">
              <wp:extent cx="5266690" cy="1808480"/>
              <wp:effectExtent l="0" t="0" r="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690" cy="1808480"/>
                      </a:xfrm>
                      <a:prstGeom prst="rect">
                        <a:avLst/>
                      </a:prstGeom>
                      <a:noFill/>
                      <a:ln>
                        <a:noFill/>
                      </a:ln>
                    </pic:spPr>
                  </pic:pic>
                </a:graphicData>
              </a:graphic>
            </wp:inline>
          </w:drawing>
        </w:r>
      </w:ins>
      <w:del w:id="21" w:author="Yoav Ram" w:date="2017-10-24T12:12:00Z">
        <w:r w:rsidR="00515701" w:rsidRPr="000A28AB" w:rsidDel="007A44A4">
          <w:rPr>
            <w:noProof/>
          </w:rPr>
          <w:drawing>
            <wp:inline distT="0" distB="0" distL="0" distR="0" wp14:anchorId="1D1938B2" wp14:editId="5EB2F73E">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del>
    </w:p>
    <w:p w14:paraId="2D4748DE" w14:textId="20339565" w:rsidR="00285E7E" w:rsidRPr="000A28AB" w:rsidRDefault="00285E7E" w:rsidP="00CD2955">
      <w:pPr>
        <w:pStyle w:val="Caption"/>
        <w:rPr>
          <w:b w:val="0"/>
          <w:bCs w:val="0"/>
          <w:color w:val="auto"/>
        </w:rPr>
      </w:pPr>
      <w:bookmarkStart w:id="22"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22"/>
      <w:r w:rsidRPr="000A28AB">
        <w:rPr>
          <w:color w:val="auto"/>
        </w:rPr>
        <w:t xml:space="preserve">. Fitting </w:t>
      </w:r>
      <w:del w:id="23" w:author="Yoav Ram" w:date="2017-10-19T14:06:00Z">
        <w:r w:rsidRPr="000A28AB" w:rsidDel="005C700D">
          <w:rPr>
            <w:color w:val="auto"/>
          </w:rPr>
          <w:delText xml:space="preserve">an </w:delText>
        </w:r>
      </w:del>
      <w:ins w:id="24" w:author="Yoav Ram" w:date="2017-10-19T14:06:00Z">
        <w:r w:rsidR="005C700D">
          <w:rPr>
            <w:color w:val="auto"/>
          </w:rPr>
          <w:t>the</w:t>
        </w:r>
        <w:r w:rsidR="005C700D" w:rsidRPr="000A28AB">
          <w:rPr>
            <w:color w:val="auto"/>
          </w:rPr>
          <w:t xml:space="preserve"> </w:t>
        </w:r>
      </w:ins>
      <w:r w:rsidRPr="000A28AB">
        <w:rPr>
          <w:color w:val="auto"/>
        </w:rPr>
        <w:t xml:space="preserve">exponential model to growth curve data. </w:t>
      </w:r>
      <w:del w:id="25" w:author="Yoav Ram" w:date="2017-10-19T14:09:00Z">
        <w:r w:rsidRPr="000A28AB" w:rsidDel="00AA6099">
          <w:rPr>
            <w:b w:val="0"/>
            <w:bCs w:val="0"/>
            <w:color w:val="auto"/>
          </w:rPr>
          <w:delText>The g</w:delText>
        </w:r>
      </w:del>
      <w:ins w:id="26" w:author="Yoav Ram" w:date="2017-10-19T14:09:00Z">
        <w:r w:rsidR="00AA6099">
          <w:rPr>
            <w:b w:val="0"/>
            <w:bCs w:val="0"/>
            <w:color w:val="auto"/>
          </w:rPr>
          <w:t>G</w:t>
        </w:r>
      </w:ins>
      <w:r w:rsidRPr="000A28AB">
        <w:rPr>
          <w:b w:val="0"/>
          <w:bCs w:val="0"/>
          <w:color w:val="auto"/>
        </w:rPr>
        <w:t>rowth rate</w:t>
      </w:r>
      <w:ins w:id="27" w:author="Yoav Ram" w:date="2017-10-19T14:09:00Z">
        <w:r w:rsidR="00AA6099">
          <w:rPr>
            <w:b w:val="0"/>
            <w:bCs w:val="0"/>
            <w:color w:val="auto"/>
          </w:rPr>
          <w:t xml:space="preserve">s are commonly estimated from growth curves data using this </w:t>
        </w:r>
      </w:ins>
      <w:ins w:id="28" w:author="Yoav Ram" w:date="2017-10-19T14:14:00Z">
        <w:r w:rsidR="00A80051">
          <w:rPr>
            <w:b w:val="0"/>
            <w:bCs w:val="0"/>
            <w:color w:val="auto"/>
          </w:rPr>
          <w:t xml:space="preserve">or a similar </w:t>
        </w:r>
      </w:ins>
      <w:ins w:id="29" w:author="Yoav Ram" w:date="2017-10-19T14:09:00Z">
        <w:r w:rsidR="00AA6099">
          <w:rPr>
            <w:b w:val="0"/>
            <w:bCs w:val="0"/>
            <w:color w:val="auto"/>
          </w:rPr>
          <w:t>approach:</w:t>
        </w:r>
      </w:ins>
      <w:r w:rsidRPr="000A28AB">
        <w:rPr>
          <w:b w:val="0"/>
          <w:bCs w:val="0"/>
          <w:color w:val="auto"/>
        </w:rPr>
        <w:t xml:space="preserve"> </w:t>
      </w:r>
      <w:del w:id="30" w:author="Yoav Ram" w:date="2017-10-19T14:10:00Z">
        <w:r w:rsidRPr="000A28AB" w:rsidDel="00AA6099">
          <w:rPr>
            <w:b w:val="0"/>
            <w:bCs w:val="0"/>
            <w:color w:val="auto"/>
          </w:rPr>
          <w:delText xml:space="preserve">is calculated as the derivative of </w:delText>
        </w:r>
      </w:del>
      <w:r w:rsidRPr="000A28AB">
        <w:rPr>
          <w:b w:val="0"/>
          <w:bCs w:val="0"/>
          <w:color w:val="auto"/>
        </w:rPr>
        <w:t xml:space="preserve">a polynomial </w:t>
      </w:r>
      <w:ins w:id="31" w:author="Yoav Ram" w:date="2017-10-19T14:10:00Z">
        <w:r w:rsidR="00AA6099">
          <w:rPr>
            <w:b w:val="0"/>
            <w:bCs w:val="0"/>
            <w:color w:val="auto"/>
          </w:rPr>
          <w:t xml:space="preserve">is </w:t>
        </w:r>
      </w:ins>
      <w:del w:id="32" w:author="Yoav Ram" w:date="2017-10-19T14:10:00Z">
        <w:r w:rsidRPr="000A28AB" w:rsidDel="00AA6099">
          <w:rPr>
            <w:b w:val="0"/>
            <w:bCs w:val="0"/>
            <w:color w:val="auto"/>
          </w:rPr>
          <w:delText xml:space="preserve">function </w:delText>
        </w:r>
      </w:del>
      <w:r w:rsidRPr="000A28AB">
        <w:rPr>
          <w:b w:val="0"/>
          <w:bCs w:val="0"/>
          <w:color w:val="auto"/>
        </w:rPr>
        <w:t>fitted to the mean of the</w:t>
      </w:r>
      <w:ins w:id="33" w:author="Yoav Ram" w:date="2017-10-19T14:10:00Z">
        <w:r w:rsidR="00AA6099">
          <w:rPr>
            <w:b w:val="0"/>
            <w:bCs w:val="0"/>
            <w:color w:val="auto"/>
          </w:rPr>
          <w:t xml:space="preserve"> growth cu</w:t>
        </w:r>
      </w:ins>
      <w:ins w:id="34" w:author="Yoav Ram" w:date="2017-10-19T14:15:00Z">
        <w:r w:rsidR="00A80051">
          <w:rPr>
            <w:b w:val="0"/>
            <w:bCs w:val="0"/>
            <w:color w:val="auto"/>
          </w:rPr>
          <w:t>r</w:t>
        </w:r>
      </w:ins>
      <w:ins w:id="35" w:author="Yoav Ram" w:date="2017-10-19T14:10:00Z">
        <w:r w:rsidR="00AA6099">
          <w:rPr>
            <w:b w:val="0"/>
            <w:bCs w:val="0"/>
            <w:color w:val="auto"/>
          </w:rPr>
          <w:t>ve</w:t>
        </w:r>
      </w:ins>
      <w:r w:rsidRPr="000A28AB">
        <w:rPr>
          <w:b w:val="0"/>
          <w:bCs w:val="0"/>
          <w:color w:val="auto"/>
        </w:rPr>
        <w:t xml:space="preserve"> data </w:t>
      </w:r>
      <w:r w:rsidRPr="000A28AB">
        <w:rPr>
          <w:b w:val="0"/>
          <w:bCs w:val="0"/>
          <w:i/>
          <w:iCs/>
          <w:color w:val="auto"/>
        </w:rPr>
        <w:t>N(t)</w:t>
      </w:r>
      <w:ins w:id="36" w:author="Yoav Ram" w:date="2017-10-19T14:10:00Z">
        <w:r w:rsidR="00AA6099">
          <w:rPr>
            <w:b w:val="0"/>
            <w:bCs w:val="0"/>
            <w:color w:val="auto"/>
          </w:rPr>
          <w:t>;</w:t>
        </w:r>
      </w:ins>
      <w:del w:id="37" w:author="Yoav Ram" w:date="2017-10-19T14:10:00Z">
        <w:r w:rsidR="00E93C1B" w:rsidRPr="000A28AB" w:rsidDel="00AA6099">
          <w:rPr>
            <w:b w:val="0"/>
            <w:bCs w:val="0"/>
            <w:color w:val="auto"/>
          </w:rPr>
          <w:delText>:</w:delText>
        </w:r>
      </w:del>
      <w:r w:rsidRPr="000A28AB">
        <w:rPr>
          <w:b w:val="0"/>
          <w:bCs w:val="0"/>
          <w:color w:val="auto"/>
        </w:rPr>
        <w:t xml:space="preserve"> </w:t>
      </w:r>
      <w:r w:rsidR="00E93C1B" w:rsidRPr="000A28AB">
        <w:rPr>
          <w:b w:val="0"/>
          <w:bCs w:val="0"/>
          <w:color w:val="auto"/>
        </w:rPr>
        <w:t>t</w:t>
      </w:r>
      <w:r w:rsidRPr="000A28AB">
        <w:rPr>
          <w:b w:val="0"/>
          <w:bCs w:val="0"/>
          <w:color w:val="auto"/>
        </w:rPr>
        <w:t xml:space="preserve">he time </w:t>
      </w:r>
      <w:del w:id="38" w:author="Yoav Ram" w:date="2017-10-19T14:15:00Z">
        <w:r w:rsidRPr="000A28AB" w:rsidDel="00A80051">
          <w:rPr>
            <w:b w:val="0"/>
            <w:bCs w:val="0"/>
            <w:color w:val="auto"/>
          </w:rPr>
          <w:delText xml:space="preserve">point </w:delText>
        </w:r>
      </w:del>
      <w:r w:rsidRPr="000A28AB">
        <w:rPr>
          <w:b w:val="0"/>
          <w:bCs w:val="0"/>
          <w:color w:val="auto"/>
        </w:rPr>
        <w:t xml:space="preserve">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ins w:id="39" w:author="Yoav Ram" w:date="2017-10-19T14:10:00Z">
        <w:r w:rsidR="00AA6099">
          <w:rPr>
            <w:b w:val="0"/>
            <w:bCs w:val="0"/>
            <w:color w:val="auto"/>
          </w:rPr>
          <w:t xml:space="preserve"> by differentiating the fitted polynomial</w:t>
        </w:r>
      </w:ins>
      <w:ins w:id="40" w:author="Yoav Ram" w:date="2017-10-19T14:15:00Z">
        <w:r w:rsidR="00A80051">
          <w:rPr>
            <w:b w:val="0"/>
            <w:bCs w:val="0"/>
            <w:color w:val="auto"/>
          </w:rPr>
          <w:t xml:space="preserve"> and finding the maximum</w:t>
        </w:r>
      </w:ins>
      <w:r w:rsidR="00E93C1B" w:rsidRPr="000A28AB">
        <w:rPr>
          <w:b w:val="0"/>
          <w:bCs w:val="0"/>
          <w:color w:val="auto"/>
        </w:rPr>
        <w:t>;</w:t>
      </w:r>
      <w:r w:rsidRPr="000A28AB">
        <w:rPr>
          <w:b w:val="0"/>
          <w:bCs w:val="0"/>
          <w:color w:val="auto"/>
        </w:rPr>
        <w:t xml:space="preserve"> </w:t>
      </w:r>
      <w:ins w:id="41" w:author="Yoav Ram" w:date="2017-10-19T14:13:00Z">
        <w:r w:rsidR="00A44F58">
          <w:rPr>
            <w:b w:val="0"/>
            <w:bCs w:val="0"/>
            <w:color w:val="auto"/>
          </w:rPr>
          <w:t xml:space="preserve">values </w:t>
        </w:r>
        <w:r w:rsidR="00A44F58" w:rsidRPr="00A44F58">
          <w:rPr>
            <w:b w:val="0"/>
            <w:bCs w:val="0"/>
            <w:i/>
            <w:iCs/>
            <w:color w:val="auto"/>
          </w:rPr>
          <w:t>a</w:t>
        </w:r>
        <w:r w:rsidR="00A44F58">
          <w:rPr>
            <w:b w:val="0"/>
            <w:bCs w:val="0"/>
            <w:color w:val="auto"/>
          </w:rPr>
          <w:t xml:space="preserve"> and </w:t>
        </w:r>
        <w:r w:rsidR="00A44F58" w:rsidRPr="00A44F58">
          <w:rPr>
            <w:b w:val="0"/>
            <w:bCs w:val="0"/>
            <w:i/>
            <w:iCs/>
            <w:color w:val="auto"/>
            <w:rPrChange w:id="42" w:author="Yoav Ram" w:date="2017-10-19T14:14:00Z">
              <w:rPr>
                <w:b w:val="0"/>
                <w:bCs w:val="0"/>
                <w:color w:val="auto"/>
              </w:rPr>
            </w:rPrChange>
          </w:rPr>
          <w:t>b</w:t>
        </w:r>
        <w:r w:rsidR="00A44F58">
          <w:rPr>
            <w:b w:val="0"/>
            <w:bCs w:val="0"/>
            <w:color w:val="auto"/>
          </w:rPr>
          <w:t xml:space="preserve"> are found such that </w:t>
        </w:r>
        <w:proofErr w:type="spellStart"/>
        <w:r w:rsidR="00A44F58" w:rsidRPr="000A28AB">
          <w:rPr>
            <w:b w:val="0"/>
            <w:bCs w:val="0"/>
            <w:i/>
            <w:iCs/>
            <w:color w:val="auto"/>
          </w:rPr>
          <w:t>b+at</w:t>
        </w:r>
        <w:proofErr w:type="spellEnd"/>
        <w:r w:rsidR="00A44F58" w:rsidRPr="00A44F58" w:rsidDel="00A44F58">
          <w:rPr>
            <w:b w:val="0"/>
            <w:bCs w:val="0"/>
            <w:color w:val="auto"/>
          </w:rPr>
          <w:t xml:space="preserve"> </w:t>
        </w:r>
        <w:r w:rsidR="00A44F58">
          <w:rPr>
            <w:b w:val="0"/>
            <w:bCs w:val="0"/>
            <w:color w:val="auto"/>
          </w:rPr>
          <w:t xml:space="preserve">describe </w:t>
        </w:r>
      </w:ins>
      <w:del w:id="43" w:author="Yoav Ram" w:date="2017-10-19T14:11:00Z">
        <w:r w:rsidRPr="00A44F58" w:rsidDel="00A44F58">
          <w:rPr>
            <w:b w:val="0"/>
            <w:bCs w:val="0"/>
            <w:color w:val="auto"/>
          </w:rPr>
          <w:delText>5</w:delText>
        </w:r>
        <w:r w:rsidR="0099718F" w:rsidRPr="00A44F58" w:rsidDel="00A44F58">
          <w:rPr>
            <w:b w:val="0"/>
            <w:bCs w:val="0"/>
            <w:color w:val="auto"/>
          </w:rPr>
          <w:delText xml:space="preserve"> time</w:delText>
        </w:r>
        <w:r w:rsidRPr="00A44F58" w:rsidDel="00A44F58">
          <w:rPr>
            <w:b w:val="0"/>
            <w:bCs w:val="0"/>
            <w:color w:val="auto"/>
          </w:rPr>
          <w:delText xml:space="preserve"> points surrounding </w:delText>
        </w:r>
        <w:r w:rsidRPr="00A44F58" w:rsidDel="00A44F58">
          <w:rPr>
            <w:b w:val="0"/>
            <w:bCs w:val="0"/>
            <w:color w:val="auto"/>
            <w:rPrChange w:id="44" w:author="Yoav Ram" w:date="2017-10-19T14:13:00Z">
              <w:rPr>
                <w:b w:val="0"/>
                <w:bCs w:val="0"/>
                <w:i/>
                <w:iCs/>
                <w:color w:val="auto"/>
              </w:rPr>
            </w:rPrChange>
          </w:rPr>
          <w:delText>t</w:delText>
        </w:r>
        <w:r w:rsidRPr="00A44F58" w:rsidDel="00A44F58">
          <w:rPr>
            <w:b w:val="0"/>
            <w:bCs w:val="0"/>
            <w:color w:val="auto"/>
            <w:vertAlign w:val="subscript"/>
            <w:rPrChange w:id="45" w:author="Yoav Ram" w:date="2017-10-19T14:13:00Z">
              <w:rPr>
                <w:b w:val="0"/>
                <w:bCs w:val="0"/>
                <w:i/>
                <w:iCs/>
                <w:color w:val="auto"/>
                <w:vertAlign w:val="subscript"/>
              </w:rPr>
            </w:rPrChange>
          </w:rPr>
          <w:delText>max</w:delText>
        </w:r>
        <w:r w:rsidRPr="00A44F58" w:rsidDel="00A44F58">
          <w:rPr>
            <w:b w:val="0"/>
            <w:bCs w:val="0"/>
            <w:color w:val="auto"/>
          </w:rPr>
          <w:delText xml:space="preserve"> are taken</w:delText>
        </w:r>
        <w:r w:rsidR="00E93C1B" w:rsidRPr="00A44F58" w:rsidDel="00A44F58">
          <w:rPr>
            <w:b w:val="0"/>
            <w:bCs w:val="0"/>
            <w:color w:val="auto"/>
          </w:rPr>
          <w:delText>;</w:delText>
        </w:r>
        <w:r w:rsidRPr="00A44F58" w:rsidDel="00A44F58">
          <w:rPr>
            <w:b w:val="0"/>
            <w:bCs w:val="0"/>
            <w:color w:val="auto"/>
          </w:rPr>
          <w:delText xml:space="preserve"> </w:delText>
        </w:r>
      </w:del>
      <w:r w:rsidRPr="00A44F58">
        <w:rPr>
          <w:b w:val="0"/>
          <w:bCs w:val="0"/>
          <w:color w:val="auto"/>
        </w:rPr>
        <w:t>a</w:t>
      </w:r>
      <w:ins w:id="46" w:author="Yoav Ram" w:date="2017-10-19T14:12:00Z">
        <w:r w:rsidR="00A44F58">
          <w:rPr>
            <w:b w:val="0"/>
            <w:bCs w:val="0"/>
            <w:color w:val="auto"/>
          </w:rPr>
          <w:t xml:space="preserve"> tangent</w:t>
        </w:r>
      </w:ins>
      <w:r w:rsidRPr="000A28AB">
        <w:rPr>
          <w:b w:val="0"/>
          <w:bCs w:val="0"/>
          <w:color w:val="auto"/>
        </w:rPr>
        <w:t xml:space="preserve"> line</w:t>
      </w:r>
      <w:r w:rsidR="0099718F">
        <w:rPr>
          <w:b w:val="0"/>
          <w:bCs w:val="0"/>
          <w:color w:val="auto"/>
        </w:rPr>
        <w:t xml:space="preserve"> </w:t>
      </w:r>
      <w:ins w:id="47" w:author="Yoav Ram" w:date="2017-10-19T14:12:00Z">
        <w:r w:rsidR="00A44F58">
          <w:rPr>
            <w:b w:val="0"/>
            <w:bCs w:val="0"/>
            <w:color w:val="auto"/>
          </w:rPr>
          <w:t xml:space="preserve">at </w:t>
        </w:r>
      </w:ins>
      <w:ins w:id="48" w:author="Yoav Ram" w:date="2017-10-19T14:14:00Z">
        <w:r w:rsidR="006E7AC4">
          <w:rPr>
            <w:b w:val="0"/>
            <w:bCs w:val="0"/>
            <w:color w:val="auto"/>
          </w:rPr>
          <w:t>the point</w:t>
        </w:r>
      </w:ins>
      <w:ins w:id="49" w:author="Yoav Ram" w:date="2017-10-19T14:15:00Z">
        <w:r w:rsidR="00A80051">
          <w:rPr>
            <w:b w:val="0"/>
            <w:bCs w:val="0"/>
            <w:color w:val="auto"/>
          </w:rPr>
          <w:t xml:space="preserve"> of </w:t>
        </w:r>
      </w:ins>
      <w:ins w:id="50" w:author="Yoav Ram" w:date="2017-10-24T12:12:00Z">
        <w:r w:rsidR="007A44A4">
          <w:rPr>
            <w:b w:val="0"/>
            <w:bCs w:val="0"/>
            <w:color w:val="auto"/>
          </w:rPr>
          <w:t>maximum</w:t>
        </w:r>
      </w:ins>
      <w:ins w:id="51" w:author="Yoav Ram" w:date="2017-10-19T14:15:00Z">
        <w:r w:rsidR="00A80051">
          <w:rPr>
            <w:b w:val="0"/>
            <w:bCs w:val="0"/>
            <w:color w:val="auto"/>
          </w:rPr>
          <w:t xml:space="preserve"> growth</w:t>
        </w:r>
      </w:ins>
      <w:ins w:id="52" w:author="Yoav Ram" w:date="2017-10-19T14:14:00Z">
        <w:r w:rsidR="006E7AC4">
          <w:rPr>
            <w:b w:val="0"/>
            <w:bCs w:val="0"/>
            <w:color w:val="auto"/>
          </w:rPr>
          <w:t xml:space="preserve"> (</w:t>
        </w:r>
      </w:ins>
      <w:proofErr w:type="spellStart"/>
      <w:ins w:id="53" w:author="Yoav Ram" w:date="2017-10-19T14:12:00Z">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54" w:author="Yoav Ram" w:date="2017-10-19T14:14:00Z">
              <w:rPr>
                <w:b w:val="0"/>
                <w:bCs w:val="0"/>
                <w:color w:val="auto"/>
              </w:rPr>
            </w:rPrChange>
          </w:rPr>
          <w:t>, N(</w:t>
        </w:r>
        <w:proofErr w:type="spellStart"/>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55" w:author="Yoav Ram" w:date="2017-10-19T14:14:00Z">
              <w:rPr>
                <w:b w:val="0"/>
                <w:bCs w:val="0"/>
                <w:color w:val="auto"/>
              </w:rPr>
            </w:rPrChange>
          </w:rPr>
          <w:t>)</w:t>
        </w:r>
      </w:ins>
      <w:ins w:id="56" w:author="Yoav Ram" w:date="2017-10-19T14:14:00Z">
        <w:r w:rsidR="006E7AC4">
          <w:rPr>
            <w:b w:val="0"/>
            <w:bCs w:val="0"/>
            <w:color w:val="auto"/>
          </w:rPr>
          <w:t>)</w:t>
        </w:r>
      </w:ins>
      <w:del w:id="57" w:author="Yoav Ram" w:date="2017-10-19T14:13:00Z">
        <w:r w:rsidR="0099718F" w:rsidRPr="006E7AC4" w:rsidDel="00A44F58">
          <w:rPr>
            <w:b w:val="0"/>
            <w:bCs w:val="0"/>
            <w:color w:val="auto"/>
          </w:rPr>
          <w:delText>of the form</w:delText>
        </w:r>
        <w:r w:rsidRPr="006E7AC4" w:rsidDel="00A44F58">
          <w:rPr>
            <w:b w:val="0"/>
            <w:bCs w:val="0"/>
            <w:color w:val="auto"/>
          </w:rPr>
          <w:delText xml:space="preserve"> </w:delText>
        </w:r>
        <w:r w:rsidRPr="006E7AC4" w:rsidDel="00A44F58">
          <w:rPr>
            <w:b w:val="0"/>
            <w:bCs w:val="0"/>
            <w:color w:val="auto"/>
            <w:rPrChange w:id="58" w:author="Yoav Ram" w:date="2017-10-19T14:14:00Z">
              <w:rPr>
                <w:b w:val="0"/>
                <w:bCs w:val="0"/>
                <w:i/>
                <w:iCs/>
                <w:color w:val="auto"/>
              </w:rPr>
            </w:rPrChange>
          </w:rPr>
          <w:delText>b+at</w:delText>
        </w:r>
      </w:del>
      <w:ins w:id="59" w:author="Yoav Ram" w:date="2017-10-19T14:13:00Z">
        <w:r w:rsidR="00A44F58" w:rsidRPr="006E7AC4">
          <w:rPr>
            <w:b w:val="0"/>
            <w:bCs w:val="0"/>
            <w:color w:val="auto"/>
            <w:rPrChange w:id="60" w:author="Yoav Ram" w:date="2017-10-19T14:14:00Z">
              <w:rPr>
                <w:b w:val="0"/>
                <w:bCs w:val="0"/>
                <w:i/>
                <w:iCs/>
                <w:color w:val="auto"/>
              </w:rPr>
            </w:rPrChange>
          </w:rPr>
          <w:t>;</w:t>
        </w:r>
        <w:r w:rsidR="00A44F58">
          <w:rPr>
            <w:b w:val="0"/>
            <w:bCs w:val="0"/>
            <w:i/>
            <w:iCs/>
            <w:color w:val="auto"/>
          </w:rPr>
          <w:t xml:space="preserve"> </w:t>
        </w:r>
      </w:ins>
      <w:del w:id="61" w:author="Yoav Ram" w:date="2017-10-19T14:13:00Z">
        <w:r w:rsidRPr="000A28AB" w:rsidDel="00A44F58">
          <w:rPr>
            <w:b w:val="0"/>
            <w:bCs w:val="0"/>
            <w:i/>
            <w:iCs/>
            <w:color w:val="auto"/>
          </w:rPr>
          <w:delText xml:space="preserve"> </w:delText>
        </w:r>
        <w:r w:rsidRPr="000A28AB" w:rsidDel="00A44F58">
          <w:rPr>
            <w:b w:val="0"/>
            <w:bCs w:val="0"/>
            <w:color w:val="auto"/>
          </w:rPr>
          <w:delText xml:space="preserve">is fitted to the log of the mean of the data </w:delText>
        </w:r>
        <w:r w:rsidRPr="000A28AB" w:rsidDel="00A44F58">
          <w:rPr>
            <w:b w:val="0"/>
            <w:bCs w:val="0"/>
            <w:i/>
            <w:iCs/>
            <w:color w:val="auto"/>
          </w:rPr>
          <w:delText>log(N(t))</w:delText>
        </w:r>
        <w:r w:rsidRPr="000A28AB" w:rsidDel="00A44F58">
          <w:rPr>
            <w:b w:val="0"/>
            <w:bCs w:val="0"/>
            <w:color w:val="auto"/>
          </w:rPr>
          <w:delText xml:space="preserve"> at these time points</w:delText>
        </w:r>
        <w:r w:rsidR="00E93C1B" w:rsidRPr="000A28AB" w:rsidDel="00A44F58">
          <w:rPr>
            <w:b w:val="0"/>
            <w:bCs w:val="0"/>
            <w:color w:val="auto"/>
          </w:rPr>
          <w:delText>;</w:delText>
        </w:r>
        <w:r w:rsidRPr="000A28AB" w:rsidDel="00A44F58">
          <w:rPr>
            <w:b w:val="0"/>
            <w:bCs w:val="0"/>
            <w:color w:val="auto"/>
          </w:rPr>
          <w:delText xml:space="preserve"> </w:delText>
        </w:r>
      </w:del>
      <w:r w:rsidRPr="000A28AB">
        <w:rPr>
          <w:b w:val="0"/>
          <w:bCs w:val="0"/>
          <w:color w:val="auto"/>
        </w:rPr>
        <w:t xml:space="preserve">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w:t>
      </w:r>
      <w:del w:id="62" w:author="Yoav Ram" w:date="2017-10-19T14:07:00Z">
        <w:r w:rsidRPr="000A28AB" w:rsidDel="005C700D">
          <w:rPr>
            <w:b w:val="0"/>
            <w:bCs w:val="0"/>
            <w:color w:val="auto"/>
          </w:rPr>
          <w:delText xml:space="preserve"> </w:delText>
        </w:r>
      </w:del>
      <w:r w:rsidRPr="000A28AB">
        <w:rPr>
          <w:b w:val="0"/>
          <w:bCs w:val="0"/>
          <w:color w:val="auto"/>
        </w:rPr>
        <w:t xml:space="preserve">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ins w:id="63" w:author="Yoav Ram" w:date="2017-10-19T14:16:00Z">
        <w:r w:rsidR="00A80051">
          <w:rPr>
            <w:b w:val="0"/>
            <w:bCs w:val="0"/>
            <w:color w:val="auto"/>
          </w:rPr>
          <w:t xml:space="preserve"> (</w:t>
        </w:r>
        <w:r w:rsidR="00A80051">
          <w:rPr>
            <w:b w:val="0"/>
            <w:bCs w:val="0"/>
            <w:i/>
            <w:iCs/>
            <w:color w:val="auto"/>
          </w:rPr>
          <w:t>N</w:t>
        </w:r>
        <w:r w:rsidR="00A80051">
          <w:rPr>
            <w:b w:val="0"/>
            <w:bCs w:val="0"/>
            <w:i/>
            <w:iCs/>
            <w:color w:val="auto"/>
            <w:vertAlign w:val="subscript"/>
          </w:rPr>
          <w:t>0</w:t>
        </w:r>
        <w:r w:rsidR="00A80051">
          <w:rPr>
            <w:b w:val="0"/>
            <w:bCs w:val="0"/>
            <w:i/>
            <w:iCs/>
            <w:color w:val="auto"/>
          </w:rPr>
          <w:t xml:space="preserve"> </w:t>
        </w:r>
        <w:r w:rsidR="00A80051">
          <w:rPr>
            <w:b w:val="0"/>
            <w:bCs w:val="0"/>
            <w:color w:val="auto"/>
          </w:rPr>
          <w:t>is usually disregarded).</w:t>
        </w:r>
      </w:ins>
      <w:del w:id="64" w:author="Yoav Ram" w:date="2017-10-19T14:16:00Z">
        <w:r w:rsidR="00E93C1B" w:rsidRPr="000A28AB" w:rsidDel="00A80051">
          <w:rPr>
            <w:b w:val="0"/>
            <w:bCs w:val="0"/>
            <w:color w:val="auto"/>
          </w:rPr>
          <w:delText>.</w:delText>
        </w:r>
      </w:del>
      <w:r w:rsidRPr="000A28AB">
        <w:rPr>
          <w:color w:val="auto"/>
        </w:rPr>
        <w:t xml:space="preserve"> (A) </w:t>
      </w:r>
      <w:ins w:id="65" w:author="Yoav Ram" w:date="2017-10-24T12:12:00Z">
        <w:r w:rsidR="007A44A4">
          <w:rPr>
            <w:b w:val="0"/>
            <w:bCs w:val="0"/>
            <w:color w:val="auto"/>
          </w:rPr>
          <w:t>R</w:t>
        </w:r>
      </w:ins>
      <w:del w:id="66" w:author="Yoav Ram" w:date="2017-10-24T12:12:00Z">
        <w:r w:rsidRPr="000A28AB" w:rsidDel="007A44A4">
          <w:rPr>
            <w:b w:val="0"/>
            <w:bCs w:val="0"/>
            <w:color w:val="auto"/>
          </w:rPr>
          <w:delText xml:space="preserve">The </w:delText>
        </w:r>
        <w:r w:rsidR="00B02278" w:rsidDel="007A44A4">
          <w:rPr>
            <w:b w:val="0"/>
            <w:bCs w:val="0"/>
            <w:color w:val="auto"/>
          </w:rPr>
          <w:delText>r</w:delText>
        </w:r>
      </w:del>
      <w:r w:rsidR="00B02278">
        <w:rPr>
          <w:b w:val="0"/>
          <w:bCs w:val="0"/>
          <w:color w:val="auto"/>
        </w:rPr>
        <w:t>ed</w:t>
      </w:r>
      <w:r w:rsidR="00B02278" w:rsidRPr="000A28AB">
        <w:rPr>
          <w:b w:val="0"/>
          <w:bCs w:val="0"/>
          <w:color w:val="auto"/>
        </w:rPr>
        <w:t xml:space="preserve"> </w:t>
      </w:r>
      <w:r w:rsidRPr="000A28AB">
        <w:rPr>
          <w:b w:val="0"/>
          <w:bCs w:val="0"/>
          <w:color w:val="auto"/>
        </w:rPr>
        <w:t xml:space="preserve">markers represent </w:t>
      </w:r>
      <w:del w:id="67" w:author="Yoav Ram" w:date="2017-10-24T12:13:00Z">
        <w:r w:rsidRPr="000A28AB" w:rsidDel="007A44A4">
          <w:rPr>
            <w:b w:val="0"/>
            <w:bCs w:val="0"/>
            <w:i/>
            <w:iCs/>
            <w:color w:val="auto"/>
          </w:rPr>
          <w:delText xml:space="preserve">N(t) </w:delText>
        </w:r>
      </w:del>
      <w:r w:rsidRPr="000A28AB">
        <w:rPr>
          <w:b w:val="0"/>
          <w:bCs w:val="0"/>
          <w:color w:val="auto"/>
        </w:rPr>
        <w:t xml:space="preserve">the mean </w:t>
      </w:r>
      <w:ins w:id="68" w:author="Yoav Ram" w:date="2017-10-19T14:17:00Z">
        <w:r w:rsidR="00A80051">
          <w:rPr>
            <w:b w:val="0"/>
            <w:bCs w:val="0"/>
            <w:color w:val="auto"/>
          </w:rPr>
          <w:t xml:space="preserve">cell </w:t>
        </w:r>
      </w:ins>
      <w:r w:rsidRPr="000A28AB">
        <w:rPr>
          <w:b w:val="0"/>
          <w:bCs w:val="0"/>
          <w:color w:val="auto"/>
        </w:rPr>
        <w:t xml:space="preserve">density </w:t>
      </w:r>
      <w:ins w:id="69" w:author="Yoav Ram" w:date="2017-10-24T12:13:00Z">
        <w:r w:rsidR="007A44A4" w:rsidRPr="000A28AB">
          <w:rPr>
            <w:b w:val="0"/>
            <w:bCs w:val="0"/>
            <w:i/>
            <w:iCs/>
            <w:color w:val="auto"/>
          </w:rPr>
          <w:t xml:space="preserve">N(t) </w:t>
        </w:r>
      </w:ins>
      <w:r w:rsidRPr="000A28AB">
        <w:rPr>
          <w:b w:val="0"/>
          <w:bCs w:val="0"/>
          <w:color w:val="auto"/>
        </w:rPr>
        <w:t xml:space="preserve">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w:t>
      </w:r>
      <w:ins w:id="70" w:author="Yoav Ram" w:date="2017-10-19T14:17:00Z">
        <w:r w:rsidR="00A80051">
          <w:rPr>
            <w:b w:val="0"/>
            <w:bCs w:val="0"/>
            <w:color w:val="auto"/>
          </w:rPr>
          <w:t xml:space="preserve">implicitly </w:t>
        </w:r>
      </w:ins>
      <w:r w:rsidRPr="000A28AB">
        <w:rPr>
          <w:b w:val="0"/>
          <w:bCs w:val="0"/>
          <w:color w:val="auto"/>
        </w:rPr>
        <w:t xml:space="preserve">fitted to the data, with </w:t>
      </w:r>
      <w:del w:id="71" w:author="Yoav Ram" w:date="2017-10-19T14:17:00Z">
        <w:r w:rsidRPr="000A28AB" w:rsidDel="00A80051">
          <w:rPr>
            <w:b w:val="0"/>
            <w:bCs w:val="0"/>
            <w:i/>
            <w:iCs/>
            <w:color w:val="auto"/>
          </w:rPr>
          <w:delText>N</w:delText>
        </w:r>
        <w:r w:rsidRPr="000A28AB" w:rsidDel="00A80051">
          <w:rPr>
            <w:b w:val="0"/>
            <w:bCs w:val="0"/>
            <w:i/>
            <w:iCs/>
            <w:color w:val="auto"/>
            <w:vertAlign w:val="subscript"/>
          </w:rPr>
          <w:delText>0</w:delText>
        </w:r>
        <w:r w:rsidRPr="000A28AB" w:rsidDel="00A80051">
          <w:rPr>
            <w:b w:val="0"/>
            <w:bCs w:val="0"/>
            <w:i/>
            <w:iCs/>
            <w:color w:val="auto"/>
          </w:rPr>
          <w:delText xml:space="preserve">=0.058 </w:delText>
        </w:r>
        <w:r w:rsidRPr="000A28AB" w:rsidDel="00A80051">
          <w:rPr>
            <w:b w:val="0"/>
            <w:bCs w:val="0"/>
            <w:color w:val="auto"/>
          </w:rPr>
          <w:delText xml:space="preserve">and </w:delText>
        </w:r>
      </w:del>
      <w:r w:rsidRPr="000A28AB">
        <w:rPr>
          <w:b w:val="0"/>
          <w:bCs w:val="0"/>
          <w:i/>
          <w:iCs/>
          <w:color w:val="auto"/>
        </w:rPr>
        <w:t>r=0.27</w:t>
      </w:r>
      <w:ins w:id="72" w:author="Yoav Ram" w:date="2017-10-19T14:17:00Z">
        <w:r w:rsidR="00A80051">
          <w:rPr>
            <w:b w:val="0"/>
            <w:bCs w:val="0"/>
            <w:color w:val="auto"/>
          </w:rPr>
          <w:t xml:space="preserve"> and </w:t>
        </w:r>
        <w:r w:rsidR="00A80051" w:rsidRPr="000A28AB">
          <w:rPr>
            <w:b w:val="0"/>
            <w:bCs w:val="0"/>
            <w:i/>
            <w:iCs/>
            <w:color w:val="auto"/>
          </w:rPr>
          <w:t>N</w:t>
        </w:r>
        <w:r w:rsidR="00A80051" w:rsidRPr="000A28AB">
          <w:rPr>
            <w:b w:val="0"/>
            <w:bCs w:val="0"/>
            <w:i/>
            <w:iCs/>
            <w:color w:val="auto"/>
            <w:vertAlign w:val="subscript"/>
          </w:rPr>
          <w:t>0</w:t>
        </w:r>
        <w:r w:rsidR="00A80051" w:rsidRPr="000A28AB">
          <w:rPr>
            <w:b w:val="0"/>
            <w:bCs w:val="0"/>
            <w:i/>
            <w:iCs/>
            <w:color w:val="auto"/>
          </w:rPr>
          <w:t>=0.058</w:t>
        </w:r>
      </w:ins>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73"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74"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Data in this figure corresponds to the </w:t>
      </w:r>
      <w:r w:rsidR="00515701" w:rsidRPr="000A28AB">
        <w:rPr>
          <w:b w:val="0"/>
          <w:bCs w:val="0"/>
          <w:color w:val="auto"/>
        </w:rPr>
        <w:t xml:space="preserve">red </w:t>
      </w:r>
      <w:del w:id="75" w:author="Yoav Ram" w:date="2017-10-24T12:06:00Z">
        <w:r w:rsidRPr="000A28AB" w:rsidDel="001939B9">
          <w:rPr>
            <w:b w:val="0"/>
            <w:bCs w:val="0"/>
            <w:color w:val="auto"/>
          </w:rPr>
          <w:delText xml:space="preserve">growth </w:delText>
        </w:r>
      </w:del>
      <w:ins w:id="76" w:author="Yoav Ram" w:date="2017-10-24T12:06:00Z">
        <w:r w:rsidR="001939B9">
          <w:rPr>
            <w:b w:val="0"/>
            <w:bCs w:val="0"/>
            <w:color w:val="auto"/>
          </w:rPr>
          <w:t>markers</w:t>
        </w:r>
      </w:ins>
      <w:del w:id="77" w:author="Yoav Ram" w:date="2017-10-24T12:06:00Z">
        <w:r w:rsidRPr="000A28AB" w:rsidDel="001939B9">
          <w:rPr>
            <w:b w:val="0"/>
            <w:bCs w:val="0"/>
            <w:color w:val="auto"/>
          </w:rPr>
          <w:delText>curves</w:delText>
        </w:r>
      </w:del>
      <w:r w:rsidRPr="000A28AB">
        <w:rPr>
          <w:b w:val="0"/>
          <w:bCs w:val="0"/>
          <w:color w:val="auto"/>
        </w:rPr>
        <w:t xml:space="preserve"> </w:t>
      </w:r>
      <w:del w:id="78" w:author="Yoav Ram" w:date="2017-10-19T14:05:00Z">
        <w:r w:rsidRPr="000A28AB" w:rsidDel="008A4790">
          <w:rPr>
            <w:b w:val="0"/>
            <w:bCs w:val="0"/>
            <w:color w:val="auto"/>
          </w:rPr>
          <w:delText xml:space="preserve">from </w:delText>
        </w:r>
      </w:del>
      <w:ins w:id="79" w:author="Yoav Ram" w:date="2017-10-19T14:05:00Z">
        <w:r w:rsidR="008A4790">
          <w:rPr>
            <w:b w:val="0"/>
            <w:bCs w:val="0"/>
            <w:color w:val="auto"/>
          </w:rPr>
          <w:t>in</w:t>
        </w:r>
        <w:r w:rsidR="008A4790" w:rsidRPr="000A28AB">
          <w:rPr>
            <w:b w:val="0"/>
            <w:bCs w:val="0"/>
            <w:color w:val="auto"/>
          </w:rPr>
          <w:t xml:space="preserve"> </w:t>
        </w:r>
      </w:ins>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ins w:id="80" w:author="Yoav Ram" w:date="2017-10-19T14:18:00Z">
        <w:r w:rsidR="00A80051">
          <w:rPr>
            <w:b w:val="0"/>
            <w:bCs w:val="0"/>
            <w:color w:val="auto"/>
          </w:rPr>
          <w:t xml:space="preserve"> </w:t>
        </w:r>
        <w:r w:rsidR="00613C10">
          <w:rPr>
            <w:b w:val="0"/>
            <w:bCs w:val="0"/>
            <w:color w:val="auto"/>
          </w:rPr>
          <w:t>of the red strain in</w:t>
        </w:r>
        <w:r w:rsidR="00A80051">
          <w:rPr>
            <w:b w:val="0"/>
            <w:bCs w:val="0"/>
            <w:color w:val="auto"/>
          </w:rPr>
          <w:t xml:space="preserve"> experiment A.</w:t>
        </w:r>
      </w:ins>
      <w:del w:id="81" w:author="Yoav Ram" w:date="2017-10-19T14:18:00Z">
        <w:r w:rsidRPr="000A28AB" w:rsidDel="00A80051">
          <w:rPr>
            <w:b w:val="0"/>
            <w:bCs w:val="0"/>
            <w:color w:val="auto"/>
          </w:rPr>
          <w:delText>.</w:delText>
        </w:r>
      </w:del>
    </w:p>
    <w:p w14:paraId="22C340DF" w14:textId="77777777" w:rsidR="007A7F01" w:rsidRPr="000A28AB" w:rsidRDefault="007A7F01"/>
    <w:p w14:paraId="379C64C8" w14:textId="6C386CAE" w:rsidR="007A7F01" w:rsidRPr="000A28AB" w:rsidRDefault="009B044D" w:rsidP="009F12E0">
      <w:del w:id="82" w:author="Yoav Ram" w:date="2017-10-18T17:06:00Z">
        <w:r w:rsidDel="001B1CBA">
          <w:delText>Evolutionary biologists</w:delText>
        </w:r>
      </w:del>
      <w:ins w:id="83" w:author="Yoav Ram" w:date="2017-10-18T17:06:00Z">
        <w:r w:rsidR="001B1CBA">
          <w:t>In microbiology,</w:t>
        </w:r>
      </w:ins>
      <w:r>
        <w:t xml:space="preserve"> </w:t>
      </w:r>
      <w:del w:id="84" w:author="Yoav Ram" w:date="2017-10-18T17:06:00Z">
        <w:r w:rsidDel="001B1CBA">
          <w:delText xml:space="preserve">use </w:delText>
        </w:r>
      </w:del>
      <w:r>
        <w:t>c</w:t>
      </w:r>
      <w:r w:rsidR="007A7F01" w:rsidRPr="000A28AB">
        <w:t xml:space="preserve">ompetition experiments </w:t>
      </w:r>
      <w:ins w:id="85"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del w:id="86" w:author="Yoav Ram" w:date="2017-10-19T14:20:00Z">
        <w:r w:rsidR="007A7F01" w:rsidRPr="000A28AB" w:rsidDel="009F12E0">
          <w:fldChar w:fldCharType="begin" w:fldLock="1"/>
        </w:r>
        <w:r w:rsidR="00532013" w:rsidDel="009F12E0">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7A7F01" w:rsidRPr="000A28AB" w:rsidDel="009F12E0">
          <w:fldChar w:fldCharType="separate"/>
        </w:r>
        <w:r w:rsidR="00C35103" w:rsidRPr="00C35103" w:rsidDel="009F12E0">
          <w:rPr>
            <w:noProof/>
            <w:vertAlign w:val="superscript"/>
          </w:rPr>
          <w:delText>7</w:delText>
        </w:r>
        <w:r w:rsidR="007A7F01" w:rsidRPr="000A28AB" w:rsidDel="009F12E0">
          <w:fldChar w:fldCharType="end"/>
        </w:r>
      </w:del>
      <w:ins w:id="87" w:author="Yoav Ram" w:date="2017-10-18T17:07:00Z">
        <w:r w:rsidR="001B1CBA">
          <w:t xml:space="preserve">, for example, by counting colonies formed by </w:t>
        </w:r>
      </w:ins>
      <w:del w:id="88" w:author="Yoav Ram" w:date="2017-10-18T17:07:00Z">
        <w:r w:rsidR="007A7F01" w:rsidRPr="000A28AB" w:rsidDel="001B1CBA">
          <w:delText xml:space="preserve"> such as</w:delText>
        </w:r>
        <w:r w:rsidDel="001B1CBA">
          <w:delText xml:space="preserve"> the expression of </w:delText>
        </w:r>
      </w:del>
      <w:r w:rsidR="00510F80">
        <w:t xml:space="preserve">drug </w:t>
      </w:r>
      <w:del w:id="89" w:author="Yoav Ram" w:date="2017-10-18T17:07:00Z">
        <w:r w:rsidR="00510F80" w:rsidDel="001B1CBA">
          <w:delText xml:space="preserve">resistance </w:delText>
        </w:r>
      </w:del>
      <w:ins w:id="90" w:author="Yoav Ram" w:date="2017-10-18T17:07:00Z">
        <w:r w:rsidR="001B1CBA">
          <w:t>resistant or auxotrophic strains</w:t>
        </w:r>
      </w:ins>
      <w:ins w:id="91"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92" w:author="Yoav Ram" w:date="2017-10-18T17:07:00Z">
        <w:r w:rsidR="001B1CBA">
          <w:t>, by monitoring</w:t>
        </w:r>
      </w:ins>
      <w:del w:id="93" w:author="Yoav Ram" w:date="2017-10-18T17:07:00Z">
        <w:r w:rsidR="00510F80" w:rsidDel="001B1CBA">
          <w:delText>markers on colony counts,</w:delText>
        </w:r>
      </w:del>
      <w:r w:rsidR="00510F80">
        <w:t xml:space="preserve"> </w:t>
      </w:r>
      <w:r>
        <w:t xml:space="preserve">fluorescent markers </w:t>
      </w:r>
      <w:del w:id="94" w:author="Yoav Ram" w:date="2017-10-18T17:07:00Z">
        <w:r w:rsidDel="001B1CBA">
          <w:lastRenderedPageBreak/>
          <w:delText xml:space="preserve">monitored by </w:delText>
        </w:r>
      </w:del>
      <w:ins w:id="95"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96" w:author="Yoav Ram" w:date="2017-10-18T17:08:00Z">
        <w:r w:rsidR="001B1CBA">
          <w:t>,</w:t>
        </w:r>
      </w:ins>
      <w:r w:rsidR="007A7F01" w:rsidRPr="000A28AB">
        <w:t xml:space="preserve"> </w:t>
      </w:r>
      <w:r>
        <w:t xml:space="preserve">or </w:t>
      </w:r>
      <w:ins w:id="97" w:author="Yoav Ram" w:date="2017-10-18T17:08:00Z">
        <w:r w:rsidR="001B1CBA">
          <w:t xml:space="preserve">counting DNA barcodes reads </w:t>
        </w:r>
      </w:ins>
      <w:del w:id="98" w:author="Yoav Ram" w:date="2017-10-18T17:08:00Z">
        <w:r w:rsidDel="001B1CBA">
          <w:delText xml:space="preserve">by </w:delText>
        </w:r>
      </w:del>
      <w:ins w:id="99" w:author="Yoav Ram" w:date="2017-10-18T17:08:00Z">
        <w:r w:rsidR="001B1CBA">
          <w:t xml:space="preserve">using </w:t>
        </w:r>
      </w:ins>
      <w:r w:rsidR="007A7F01" w:rsidRPr="000A28AB">
        <w:t>deep sequencing</w:t>
      </w:r>
      <w:del w:id="100"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101" w:author="Yoav Ram" w:date="2017-10-18T17:08:00Z">
        <w:r w:rsidDel="009B2D2B">
          <w:delText xml:space="preserve">isolate </w:delText>
        </w:r>
      </w:del>
      <w:ins w:id="102"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09C926F9" w:rsidR="007A7F01" w:rsidRPr="000A28AB" w:rsidRDefault="007A7F01" w:rsidP="007C6ECF">
      <w:r w:rsidRPr="000A28AB">
        <w:t>Here we present</w:t>
      </w:r>
      <w:del w:id="103" w:author="Yoav Ram" w:date="2017-10-24T15:22:00Z">
        <w:r w:rsidRPr="000A28AB" w:rsidDel="007C6ECF">
          <w:delText xml:space="preserve"> </w:delText>
        </w:r>
        <w:r w:rsidR="00510F80" w:rsidRPr="000A28AB" w:rsidDel="007C6ECF">
          <w:rPr>
            <w:i/>
            <w:iCs/>
            <w:lang w:bidi="ar-SA"/>
          </w:rPr>
          <w:delText>Curveball</w:delText>
        </w:r>
        <w:r w:rsidR="00510F80" w:rsidDel="007C6ECF">
          <w:rPr>
            <w:rFonts w:ascii="Times New Roman" w:eastAsia="Times New Roman" w:hAnsi="Times New Roman"/>
          </w:rPr>
          <w:delText xml:space="preserve">, </w:delText>
        </w:r>
      </w:del>
      <w:ins w:id="104" w:author="Yoav Ram" w:date="2017-10-24T15:22:00Z">
        <w:r w:rsidR="007C6ECF">
          <w:rPr>
            <w:rFonts w:ascii="Times New Roman" w:eastAsia="Times New Roman" w:hAnsi="Times New Roman"/>
          </w:rPr>
          <w:t xml:space="preserve"> </w:t>
        </w:r>
      </w:ins>
      <w:r w:rsidRPr="000A28AB">
        <w:rPr>
          <w:lang w:bidi="ar-SA"/>
        </w:rPr>
        <w:t xml:space="preserve">a new </w:t>
      </w:r>
      <w:del w:id="105" w:author="Yoav Ram" w:date="2017-10-24T15:23:00Z">
        <w:r w:rsidRPr="000A28AB" w:rsidDel="007C6ECF">
          <w:rPr>
            <w:lang w:bidi="ar-SA"/>
          </w:rPr>
          <w:delText xml:space="preserve">computational </w:delText>
        </w:r>
      </w:del>
      <w:ins w:id="106" w:author="Yoav Ram" w:date="2017-10-24T15:23:00Z">
        <w:r w:rsidR="007C6ECF">
          <w:rPr>
            <w:lang w:bidi="ar-SA"/>
          </w:rPr>
          <w:t>theoretical</w:t>
        </w:r>
        <w:r w:rsidR="007C6ECF" w:rsidRPr="000A28AB">
          <w:rPr>
            <w:lang w:bidi="ar-SA"/>
          </w:rPr>
          <w:t xml:space="preserve"> </w:t>
        </w:r>
      </w:ins>
      <w:r w:rsidR="00DF7C4C">
        <w:rPr>
          <w:lang w:bidi="ar-SA"/>
        </w:rPr>
        <w:t>approach</w:t>
      </w:r>
      <w:r w:rsidR="00DF7C4C" w:rsidRPr="000A28AB">
        <w:rPr>
          <w:lang w:bidi="ar-SA"/>
        </w:rPr>
        <w:t xml:space="preserve"> </w:t>
      </w:r>
      <w:ins w:id="107" w:author="Yoav Ram" w:date="2017-10-24T15:23:00Z">
        <w:r w:rsidR="007C6ECF">
          <w:rPr>
            <w:lang w:bidi="ar-SA"/>
          </w:rPr>
          <w:t xml:space="preserve">that </w:t>
        </w:r>
        <w:r w:rsidR="007C6ECF">
          <w:rPr>
            <w:rFonts w:ascii="Times New Roman" w:eastAsia="Times New Roman" w:hAnsi="Times New Roman"/>
          </w:rPr>
          <w:t>provides</w:t>
        </w:r>
        <w:r w:rsidR="007C6ECF" w:rsidRPr="000A28AB">
          <w:rPr>
            <w:rFonts w:ascii="Times New Roman" w:eastAsia="Times New Roman" w:hAnsi="Times New Roman"/>
          </w:rPr>
          <w:t xml:space="preserve"> </w:t>
        </w:r>
        <w:r w:rsidR="007C6ECF" w:rsidRPr="000A28AB">
          <w:t xml:space="preserve">a predictive and descriptive framework for predicting </w:t>
        </w:r>
        <w:r w:rsidR="007C6ECF">
          <w:t xml:space="preserve">relative </w:t>
        </w:r>
        <w:r w:rsidR="007C6ECF" w:rsidRPr="000A28AB">
          <w:t>growth in mixed cultures</w:t>
        </w:r>
        <w:r w:rsidR="007C6ECF">
          <w:t xml:space="preserve"> solely from growth curve data. We implemented this new approach </w:t>
        </w:r>
      </w:ins>
      <w:del w:id="108" w:author="Yoav Ram" w:date="2017-10-24T15:23:00Z">
        <w:r w:rsidR="00186EFA" w:rsidRPr="000A28AB" w:rsidDel="007C6ECF">
          <w:rPr>
            <w:lang w:bidi="ar-SA"/>
          </w:rPr>
          <w:delText>implement</w:delText>
        </w:r>
        <w:r w:rsidR="00510F80" w:rsidDel="007C6ECF">
          <w:rPr>
            <w:lang w:bidi="ar-SA"/>
          </w:rPr>
          <w:delText>ed</w:delText>
        </w:r>
        <w:r w:rsidR="00186EFA" w:rsidRPr="000A28AB" w:rsidDel="007C6ECF">
          <w:rPr>
            <w:lang w:bidi="ar-SA"/>
          </w:rPr>
          <w:delText xml:space="preserve"> </w:delText>
        </w:r>
      </w:del>
      <w:r w:rsidR="00186EFA" w:rsidRPr="000A28AB">
        <w:rPr>
          <w:lang w:bidi="ar-SA"/>
        </w:rPr>
        <w:t xml:space="preserve">in </w:t>
      </w:r>
      <w:r w:rsidRPr="000A28AB">
        <w:rPr>
          <w:rFonts w:ascii="Times New Roman" w:eastAsia="Times New Roman" w:hAnsi="Times New Roman"/>
        </w:rPr>
        <w:t>an open-source software package</w:t>
      </w:r>
      <w:ins w:id="109" w:author="Yoav Ram" w:date="2017-10-24T15:23:00Z">
        <w:r w:rsidR="007C6ECF">
          <w:rPr>
            <w:rFonts w:ascii="Times New Roman" w:eastAsia="Times New Roman" w:hAnsi="Times New Roman"/>
          </w:rPr>
          <w:t xml:space="preserve"> called </w:t>
        </w:r>
      </w:ins>
      <w:moveToRangeStart w:id="110" w:author="Yoav Ram" w:date="2017-10-24T15:24:00Z" w:name="move496621968"/>
      <w:moveTo w:id="111" w:author="Yoav Ram" w:date="2017-10-24T15:24:00Z">
        <w:r w:rsidR="007C6ECF">
          <w:rPr>
            <w:rFonts w:ascii="Times New Roman" w:eastAsia="Times New Roman" w:hAnsi="Times New Roman"/>
            <w:i/>
          </w:rPr>
          <w:t>Curveball</w:t>
        </w:r>
      </w:moveTo>
      <w:moveToRangeEnd w:id="110"/>
      <w:r w:rsidRPr="000A28AB">
        <w:rPr>
          <w:rFonts w:ascii="Times New Roman" w:eastAsia="Times New Roman" w:hAnsi="Times New Roman"/>
        </w:rPr>
        <w:t xml:space="preserve"> (</w:t>
      </w:r>
      <w:ins w:id="112" w:author="Yoav Ram" w:date="2017-10-24T15:24:00Z">
        <w:r w:rsidR="007C6ECF">
          <w:rPr>
            <w:rFonts w:ascii="Times New Roman" w:eastAsia="Times New Roman" w:hAnsi="Times New Roman"/>
          </w:rPr>
          <w:fldChar w:fldCharType="begin"/>
        </w:r>
        <w:r w:rsidR="007C6ECF">
          <w:rPr>
            <w:rFonts w:ascii="Times New Roman" w:eastAsia="Times New Roman" w:hAnsi="Times New Roman"/>
          </w:rPr>
          <w:instrText xml:space="preserve"> HYPERLINK "</w:instrText>
        </w:r>
      </w:ins>
      <w:r w:rsidR="007C6ECF" w:rsidRPr="007C6ECF">
        <w:rPr>
          <w:rFonts w:ascii="Times New Roman" w:eastAsia="Times New Roman" w:hAnsi="Times New Roman"/>
          <w:rPrChange w:id="113" w:author="Yoav Ram" w:date="2017-10-24T15:24:00Z">
            <w:rPr>
              <w:rStyle w:val="Hyperlink"/>
              <w:rFonts w:ascii="Times New Roman" w:eastAsia="Times New Roman" w:hAnsi="Times New Roman"/>
            </w:rPr>
          </w:rPrChange>
        </w:rPr>
        <w:instrText>http://curveball.yoavram.com</w:instrText>
      </w:r>
      <w:ins w:id="114" w:author="Yoav Ram" w:date="2017-10-24T15:24:00Z">
        <w:r w:rsidR="007C6ECF" w:rsidRPr="000A28AB">
          <w:rPr>
            <w:rFonts w:ascii="Times New Roman" w:eastAsia="Times New Roman" w:hAnsi="Times New Roman"/>
          </w:rPr>
          <w:instrText>)</w:instrText>
        </w:r>
        <w:r w:rsidR="007C6ECF">
          <w:rPr>
            <w:rFonts w:ascii="Times New Roman" w:eastAsia="Times New Roman" w:hAnsi="Times New Roman"/>
          </w:rPr>
          <w:instrText xml:space="preserve">" </w:instrText>
        </w:r>
        <w:r w:rsidR="007C6ECF">
          <w:rPr>
            <w:rFonts w:ascii="Times New Roman" w:eastAsia="Times New Roman" w:hAnsi="Times New Roman"/>
          </w:rPr>
          <w:fldChar w:fldCharType="separate"/>
        </w:r>
      </w:ins>
      <w:r w:rsidR="007C6ECF" w:rsidRPr="007C6ECF">
        <w:rPr>
          <w:rStyle w:val="Hyperlink"/>
          <w:rFonts w:ascii="Times New Roman" w:eastAsia="Times New Roman" w:hAnsi="Times New Roman"/>
        </w:rPr>
        <w:t>http://curveball.yoavram.com</w:t>
      </w:r>
      <w:del w:id="115" w:author="Yoav Ram" w:date="2017-10-24T15:24:00Z">
        <w:r w:rsidR="007C6ECF" w:rsidRPr="00737088" w:rsidDel="007C6ECF">
          <w:rPr>
            <w:rStyle w:val="Hyperlink"/>
            <w:rFonts w:ascii="Times New Roman" w:eastAsia="Times New Roman" w:hAnsi="Times New Roman"/>
          </w:rPr>
          <w:delText xml:space="preserve">). </w:delText>
        </w:r>
      </w:del>
      <w:ins w:id="116" w:author="Yoav Ram" w:date="2017-10-24T15:24:00Z">
        <w:r w:rsidR="007C6ECF" w:rsidRPr="00737088">
          <w:rPr>
            <w:rStyle w:val="Hyperlink"/>
            <w:rFonts w:ascii="Times New Roman" w:eastAsia="Times New Roman" w:hAnsi="Times New Roman"/>
          </w:rPr>
          <w:t>)</w:t>
        </w:r>
        <w:r w:rsidR="007C6ECF">
          <w:rPr>
            <w:rFonts w:ascii="Times New Roman" w:eastAsia="Times New Roman" w:hAnsi="Times New Roman"/>
          </w:rPr>
          <w:fldChar w:fldCharType="end"/>
        </w:r>
        <w:r w:rsidR="007C6ECF">
          <w:rPr>
            <w:rFonts w:ascii="Times New Roman" w:eastAsia="Times New Roman" w:hAnsi="Times New Roman"/>
          </w:rPr>
          <w:t xml:space="preserve"> and validated it using experiments in </w:t>
        </w:r>
        <w:r w:rsidR="007C6ECF">
          <w:rPr>
            <w:rFonts w:ascii="Times New Roman" w:eastAsia="Times New Roman" w:hAnsi="Times New Roman"/>
            <w:i/>
            <w:iCs/>
          </w:rPr>
          <w:t>E. coli</w:t>
        </w:r>
        <w:r w:rsidR="007C6ECF">
          <w:rPr>
            <w:rFonts w:ascii="Times New Roman" w:eastAsia="Times New Roman" w:hAnsi="Times New Roman"/>
          </w:rPr>
          <w:t>.</w:t>
        </w:r>
      </w:ins>
      <w:moveFromRangeStart w:id="117" w:author="Yoav Ram" w:date="2017-10-24T15:24:00Z" w:name="move496621968"/>
      <w:moveFrom w:id="118" w:author="Yoav Ram" w:date="2017-10-24T15:24:00Z">
        <w:r w:rsidR="00510F80" w:rsidDel="007C6ECF">
          <w:rPr>
            <w:rFonts w:ascii="Times New Roman" w:eastAsia="Times New Roman" w:hAnsi="Times New Roman"/>
            <w:i/>
          </w:rPr>
          <w:t xml:space="preserve">Curveball </w:t>
        </w:r>
      </w:moveFrom>
      <w:moveFromRangeEnd w:id="117"/>
      <w:del w:id="119" w:author="Yoav Ram" w:date="2017-10-24T15:23:00Z">
        <w:r w:rsidR="00510F80" w:rsidDel="007C6ECF">
          <w:rPr>
            <w:rFonts w:ascii="Times New Roman" w:eastAsia="Times New Roman" w:hAnsi="Times New Roman"/>
          </w:rPr>
          <w:delText>provides</w:delText>
        </w:r>
        <w:r w:rsidR="001076CD" w:rsidRPr="000A28AB" w:rsidDel="007C6ECF">
          <w:rPr>
            <w:rFonts w:ascii="Times New Roman" w:eastAsia="Times New Roman" w:hAnsi="Times New Roman"/>
          </w:rPr>
          <w:delText xml:space="preserve"> </w:delText>
        </w:r>
        <w:r w:rsidRPr="000A28AB" w:rsidDel="007C6ECF">
          <w:delText xml:space="preserve">a predictive and descriptive framework for estimating growth </w:delText>
        </w:r>
        <w:r w:rsidR="00DF7C4C" w:rsidDel="007C6ECF">
          <w:delText>parameters</w:delText>
        </w:r>
        <w:r w:rsidR="00DF7C4C" w:rsidRPr="000A28AB" w:rsidDel="007C6ECF">
          <w:delText xml:space="preserve"> </w:delText>
        </w:r>
        <w:r w:rsidRPr="000A28AB" w:rsidDel="007C6ECF">
          <w:delText>from growth dynamics</w:delText>
        </w:r>
      </w:del>
      <w:del w:id="120" w:author="Yoav Ram" w:date="2017-10-19T14:04:00Z">
        <w:r w:rsidRPr="000A28AB" w:rsidDel="008A4790">
          <w:delText xml:space="preserve">, </w:delText>
        </w:r>
      </w:del>
      <w:del w:id="121" w:author="Yoav Ram" w:date="2017-10-24T15:23:00Z">
        <w:r w:rsidRPr="000A28AB" w:rsidDel="007C6ECF">
          <w:delText xml:space="preserve">predicting </w:delText>
        </w:r>
        <w:r w:rsidR="00DF7C4C" w:rsidDel="007C6ECF">
          <w:delText xml:space="preserve">relative </w:delText>
        </w:r>
        <w:r w:rsidRPr="000A28AB" w:rsidDel="007C6ECF">
          <w:delText>growth in mixed culture</w:delText>
        </w:r>
        <w:r w:rsidR="00AB7E08" w:rsidRPr="000A28AB" w:rsidDel="007C6ECF">
          <w:delText>s</w:delText>
        </w:r>
      </w:del>
      <w:del w:id="122" w:author="Yoav Ram" w:date="2017-10-19T14:04:00Z">
        <w:r w:rsidRPr="000A28AB" w:rsidDel="008A4790">
          <w:delText>, and inferring relative fitness</w:delText>
        </w:r>
      </w:del>
      <w:del w:id="123" w:author="Yoav Ram" w:date="2017-10-24T15:23:00Z">
        <w:r w:rsidRPr="000A28AB" w:rsidDel="007C6ECF">
          <w:delText>.</w:delText>
        </w:r>
      </w:del>
    </w:p>
    <w:p w14:paraId="681E0D12" w14:textId="77777777" w:rsidR="007A7F01" w:rsidRPr="000A28AB" w:rsidRDefault="007A7F01">
      <w:pPr>
        <w:pStyle w:val="Heading1"/>
      </w:pPr>
      <w:r w:rsidRPr="000A28AB">
        <w:t xml:space="preserve">Results </w:t>
      </w:r>
    </w:p>
    <w:p w14:paraId="63E868BE" w14:textId="0D8BC97B" w:rsidR="00D96F6C" w:rsidRDefault="007C6ECF" w:rsidP="00CD2955">
      <w:pPr>
        <w:rPr>
          <w:ins w:id="124" w:author="Yoav Ram" w:date="2017-10-19T13:53:00Z"/>
        </w:rPr>
      </w:pPr>
      <w:ins w:id="125" w:author="Yoav Ram" w:date="2017-10-24T15:24:00Z">
        <w:r>
          <w:rPr>
            <w:iCs/>
          </w:rPr>
          <w:t xml:space="preserve">Our new approach </w:t>
        </w:r>
      </w:ins>
      <w:del w:id="126" w:author="Yoav Ram" w:date="2017-10-24T15:24:00Z">
        <w:r w:rsidR="00E0314D" w:rsidDel="007C6ECF">
          <w:rPr>
            <w:i/>
          </w:rPr>
          <w:delText>Curveball</w:delText>
        </w:r>
        <w:r w:rsidR="00E0314D" w:rsidRPr="000A28AB" w:rsidDel="007C6ECF">
          <w:delText xml:space="preserve"> </w:delText>
        </w:r>
      </w:del>
      <w:r w:rsidR="00530425">
        <w:t xml:space="preserve">consists of </w:t>
      </w:r>
      <w:del w:id="127" w:author="Yoav Ram" w:date="2017-10-18T17:09:00Z">
        <w:r w:rsidR="00530425" w:rsidDel="00F534A6">
          <w:delText>three</w:delText>
        </w:r>
        <w:r w:rsidR="007A7F01" w:rsidRPr="000A28AB" w:rsidDel="00F534A6">
          <w:delText xml:space="preserve"> </w:delText>
        </w:r>
      </w:del>
      <w:ins w:id="128" w:author="Yoav Ram" w:date="2017-10-19T13:47:00Z">
        <w:r w:rsidR="00D24F1C">
          <w:t>three</w:t>
        </w:r>
      </w:ins>
      <w:ins w:id="129" w:author="Yoav Ram" w:date="2017-10-18T17:09:00Z">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ins w:id="130" w:author="Yoav Ram" w:date="2017-10-19T13:48:00Z">
        <w:r w:rsidR="00D24F1C">
          <w:t>,</w:t>
        </w:r>
      </w:ins>
      <w:r w:rsidR="006C449D">
        <w:t xml:space="preserve"> and</w:t>
      </w:r>
      <w:ins w:id="131" w:author="Yoav Ram" w:date="2017-10-19T13:48:00Z">
        <w:r w:rsidR="00D24F1C">
          <w:t xml:space="preserve"> (c)</w:t>
        </w:r>
      </w:ins>
      <w:r w:rsidR="007A7F01" w:rsidRPr="000A28AB">
        <w:t xml:space="preserve"> </w:t>
      </w:r>
      <w:del w:id="132" w:author="Yoav Ram" w:date="2017-10-19T13:55:00Z">
        <w:r w:rsidR="007A7F01" w:rsidRPr="000A28AB" w:rsidDel="00DC3BC6">
          <w:delText xml:space="preserve">using the estimated growth and competition parameters to </w:delText>
        </w:r>
      </w:del>
      <w:r w:rsidR="007A7F01" w:rsidRPr="000A28AB">
        <w:t xml:space="preserve">predict </w:t>
      </w:r>
      <w:r w:rsidR="00DF7C4C">
        <w:t xml:space="preserve">relative </w:t>
      </w:r>
      <w:r w:rsidR="007A7F01" w:rsidRPr="000A28AB">
        <w:t>growth in a mixed culture</w:t>
      </w:r>
      <w:ins w:id="133" w:author="Yoav Ram" w:date="2017-10-19T13:55:00Z">
        <w:r w:rsidR="00DC3BC6">
          <w:t xml:space="preserve"> </w:t>
        </w:r>
        <w:r w:rsidR="00DC3BC6" w:rsidRPr="000A28AB">
          <w:t>using the estimated growth and competition parameters to</w:t>
        </w:r>
      </w:ins>
      <w:del w:id="134" w:author="Yoav Ram" w:date="2017-10-19T13:55:00Z">
        <w:r w:rsidR="007A7F01" w:rsidRPr="000A28AB" w:rsidDel="00DC3BC6">
          <w:delText xml:space="preserve">, </w:delText>
        </w:r>
      </w:del>
      <w:ins w:id="135" w:author="Yoav Ram" w:date="2017-10-19T13:55:00Z">
        <w:r w:rsidR="00DC3BC6">
          <w:t xml:space="preserve">. The predicted relative growth can be used to estimate, for example, </w:t>
        </w:r>
      </w:ins>
      <w:del w:id="136" w:author="Yoav Ram" w:date="2017-10-19T13:48:00Z">
        <w:r w:rsidR="007A7F01" w:rsidRPr="000A28AB" w:rsidDel="00D24F1C">
          <w:delText>and (</w:delText>
        </w:r>
        <w:r w:rsidR="00AE79DE" w:rsidDel="00D24F1C">
          <w:delText>c</w:delText>
        </w:r>
        <w:r w:rsidR="007A7F01" w:rsidRPr="000A28AB" w:rsidDel="00D24F1C">
          <w:delText xml:space="preserve">) inferring </w:delText>
        </w:r>
      </w:del>
      <w:r w:rsidR="007A7F01" w:rsidRPr="000A28AB">
        <w:t xml:space="preserve">relative fitness </w:t>
      </w:r>
      <w:del w:id="137" w:author="Yoav Ram" w:date="2017-10-19T13:48:00Z">
        <w:r w:rsidR="007A7F01" w:rsidRPr="000A28AB" w:rsidDel="00D24F1C">
          <w:delText>from the predicted</w:delText>
        </w:r>
        <w:r w:rsidR="00DF7C4C" w:rsidDel="00D24F1C">
          <w:delText xml:space="preserve"> relative</w:delText>
        </w:r>
        <w:r w:rsidR="007A7F01" w:rsidRPr="000A28AB" w:rsidDel="00D24F1C">
          <w:delText xml:space="preserve"> growth</w:delText>
        </w:r>
      </w:del>
      <w:ins w:id="138" w:author="Yoav Ram" w:date="2017-10-19T13:48:00Z">
        <w:r w:rsidR="00D24F1C">
          <w:t>and population composition</w:t>
        </w:r>
      </w:ins>
      <w:r w:rsidR="007A7F01" w:rsidRPr="000A28AB">
        <w:t>.</w:t>
      </w:r>
      <w:r w:rsidR="00E0314D">
        <w:t xml:space="preserve"> </w:t>
      </w:r>
      <w:ins w:id="139" w:author="Yoav Ram" w:date="2017-10-24T12:09:00Z">
        <w:r w:rsidR="00A221E2">
          <w:t>Throughout the manuscript, mark</w:t>
        </w:r>
        <w:r w:rsidR="00E35D71">
          <w:t>ers represent experimental data</w:t>
        </w:r>
      </w:ins>
      <w:ins w:id="140" w:author="Yoav Ram" w:date="2017-10-24T12:11:00Z">
        <w:r w:rsidR="00E35D71">
          <w:t xml:space="preserve">, solid </w:t>
        </w:r>
      </w:ins>
      <w:ins w:id="141" w:author="Yoav Ram" w:date="2017-10-24T12:09:00Z">
        <w:r w:rsidR="00A221E2">
          <w:t xml:space="preserve">lines represent </w:t>
        </w:r>
      </w:ins>
      <w:ins w:id="142" w:author="Yoav Ram" w:date="2017-10-24T12:11:00Z">
        <w:r w:rsidR="00E35D71">
          <w:t xml:space="preserve">results of </w:t>
        </w:r>
      </w:ins>
      <w:ins w:id="143" w:author="Yoav Ram" w:date="2017-10-24T12:09:00Z">
        <w:r w:rsidR="00A221E2">
          <w:t>model fit</w:t>
        </w:r>
      </w:ins>
      <w:ins w:id="144" w:author="Yoav Ram" w:date="2017-10-24T12:12:00Z">
        <w:r w:rsidR="00E35D71">
          <w:t>ting, and dashed lines represent model predictions.</w:t>
        </w:r>
      </w:ins>
      <w:del w:id="145" w:author="Yoav Ram" w:date="2017-10-19T13:53:00Z">
        <w:r w:rsidR="00E0314D" w:rsidDel="00DC3BC6">
          <w:delText>The</w:delText>
        </w:r>
        <w:r w:rsidR="00D96F6C" w:rsidRPr="000A28AB" w:rsidDel="00DC3BC6">
          <w:delText xml:space="preserve"> following experimental setting</w:delText>
        </w:r>
        <w:r w:rsidR="00E0314D" w:rsidDel="00DC3BC6">
          <w:delText xml:space="preserve"> was used to test</w:delText>
        </w:r>
        <w:r w:rsidR="00DF7C4C" w:rsidDel="00DC3BC6">
          <w:delText xml:space="preserve"> </w:delText>
        </w:r>
      </w:del>
      <w:del w:id="146" w:author="Yoav Ram" w:date="2017-10-19T13:48:00Z">
        <w:r w:rsidR="00DF7C4C" w:rsidDel="00D07844">
          <w:delText>this approach</w:delText>
        </w:r>
        <w:r w:rsidR="00D96F6C" w:rsidRPr="000A28AB" w:rsidDel="00D07844">
          <w:delText>.</w:delText>
        </w:r>
      </w:del>
    </w:p>
    <w:p w14:paraId="1066DB4C" w14:textId="2499D8E4" w:rsidR="00DC3BC6" w:rsidRPr="000A28AB" w:rsidDel="00DC3BC6" w:rsidRDefault="00DC3BC6" w:rsidP="008B4B21">
      <w:pPr>
        <w:rPr>
          <w:del w:id="147" w:author="Yoav Ram" w:date="2017-10-19T13:53:00Z"/>
        </w:rPr>
        <w:pPrChange w:id="148" w:author="Yoav Ram" w:date="2017-10-24T12:08:00Z">
          <w:pPr/>
        </w:pPrChange>
      </w:pPr>
      <w:ins w:id="149" w:author="Yoav Ram" w:date="2017-10-19T13:53:00Z">
        <w:r w:rsidRPr="000A28AB">
          <w:t xml:space="preserve">To </w:t>
        </w:r>
        <w:r>
          <w:t>tes</w:t>
        </w:r>
      </w:ins>
      <w:ins w:id="150" w:author="Yoav Ram" w:date="2017-10-19T13:54:00Z">
        <w:r>
          <w:t>t this approach</w:t>
        </w:r>
      </w:ins>
      <w:ins w:id="151" w:author="Yoav Ram" w:date="2017-10-19T13:53:00Z">
        <w:r w:rsidRPr="000A28AB">
          <w:t xml:space="preserve">, we performed growth curve and competition experiments with two different sets of </w:t>
        </w:r>
        <w:r w:rsidRPr="000A28AB">
          <w:rPr>
            <w:i/>
            <w:iCs/>
          </w:rPr>
          <w:t xml:space="preserve">E. coli </w:t>
        </w:r>
        <w:r w:rsidRPr="000A28AB">
          <w:t xml:space="preserve">strains marked with fluorescent proteins. In experiments A and B we </w:t>
        </w:r>
      </w:ins>
      <w:ins w:id="152" w:author="Yoav Ram" w:date="2017-10-24T12:06:00Z">
        <w:r w:rsidR="001939B9">
          <w:t>grew</w:t>
        </w:r>
      </w:ins>
      <w:ins w:id="153" w:author="Yoav Ram" w:date="2017-10-19T13:53:00Z">
        <w:r w:rsidR="001939B9">
          <w:t xml:space="preserve"> DH5α-GFP </w:t>
        </w:r>
      </w:ins>
      <w:ins w:id="154" w:author="Yoav Ram" w:date="2017-10-24T12:06:00Z">
        <w:r w:rsidR="001939B9">
          <w:t>and</w:t>
        </w:r>
      </w:ins>
      <w:ins w:id="155" w:author="Yoav Ram" w:date="2017-10-19T13:53:00Z">
        <w:r w:rsidRPr="000A28AB">
          <w:t xml:space="preserve"> TG1-RFP</w:t>
        </w:r>
      </w:ins>
      <w:ins w:id="156" w:author="Yoav Ram" w:date="2017-10-24T12:06:00Z">
        <w:r w:rsidR="001939B9">
          <w:t xml:space="preserve"> in mono- and mixed culture</w:t>
        </w:r>
      </w:ins>
      <w:ins w:id="157" w:author="Yoav Ram" w:date="2017-10-19T13:53:00Z">
        <w:r w:rsidRPr="000A28AB">
          <w:t xml:space="preserve">; in experiment </w:t>
        </w:r>
        <w:proofErr w:type="gramStart"/>
        <w:r w:rsidRPr="000A28AB">
          <w:t>C</w:t>
        </w:r>
        <w:proofErr w:type="gramEnd"/>
        <w:r w:rsidRPr="000A28AB">
          <w:t xml:space="preserve"> we </w:t>
        </w:r>
      </w:ins>
      <w:ins w:id="158" w:author="Yoav Ram" w:date="2017-10-24T12:06:00Z">
        <w:r w:rsidR="001939B9">
          <w:t xml:space="preserve">grew </w:t>
        </w:r>
      </w:ins>
      <w:ins w:id="159" w:author="Yoav Ram" w:date="2017-10-19T13:53:00Z">
        <w:r w:rsidRPr="000A28AB">
          <w:t xml:space="preserve">JM109-GFP </w:t>
        </w:r>
      </w:ins>
      <w:ins w:id="160" w:author="Yoav Ram" w:date="2017-10-24T12:06:00Z">
        <w:r w:rsidR="001939B9">
          <w:t xml:space="preserve">and </w:t>
        </w:r>
      </w:ins>
      <w:ins w:id="161" w:author="Yoav Ram" w:date="2017-10-19T13:53:00Z">
        <w:r w:rsidRPr="000A28AB">
          <w:t>MG1655-Δfnr-RFP</w:t>
        </w:r>
        <w:r>
          <w:t xml:space="preserve"> (see </w:t>
        </w:r>
        <w:r>
          <w:fldChar w:fldCharType="begin"/>
        </w:r>
        <w:r>
          <w:instrText xml:space="preserve"> REF _Ref439852214 \h </w:instrText>
        </w:r>
      </w:ins>
      <w:ins w:id="162" w:author="Yoav Ram" w:date="2017-10-19T13:53:00Z">
        <w:r>
          <w:fldChar w:fldCharType="separate"/>
        </w:r>
      </w:ins>
      <w:r w:rsidRPr="000A28AB">
        <w:t xml:space="preserve">Figure </w:t>
      </w:r>
      <w:r>
        <w:rPr>
          <w:noProof/>
        </w:rPr>
        <w:t>2</w:t>
      </w:r>
      <w:ins w:id="163" w:author="Yoav Ram" w:date="2017-10-19T13:53:00Z">
        <w:r>
          <w:fldChar w:fldCharType="end"/>
        </w:r>
        <w:r w:rsidR="001939B9">
          <w:t>A</w:t>
        </w:r>
      </w:ins>
      <w:ins w:id="164" w:author="Yoav Ram" w:date="2017-10-24T12:08:00Z">
        <w:r w:rsidR="008B4B21">
          <w:t>-</w:t>
        </w:r>
      </w:ins>
      <w:ins w:id="165" w:author="Yoav Ram" w:date="2017-10-24T12:07:00Z">
        <w:r w:rsidR="001939B9">
          <w:t xml:space="preserve">C, </w:t>
        </w:r>
        <w:r w:rsidR="001939B9">
          <w:lastRenderedPageBreak/>
          <w:t>respectively</w:t>
        </w:r>
      </w:ins>
      <w:ins w:id="166" w:author="Yoav Ram" w:date="2017-10-19T13:53:00Z">
        <w:r>
          <w:t>)</w:t>
        </w:r>
        <w:r w:rsidRPr="000A28AB">
          <w:t>. In each experiment, 32</w:t>
        </w:r>
        <w:r>
          <w:t xml:space="preserve"> replicate</w:t>
        </w:r>
        <w:r w:rsidRPr="000A28AB">
          <w:t xml:space="preserve"> monocultures of the </w:t>
        </w:r>
        <w:r>
          <w:t>GFP</w:t>
        </w:r>
        <w:r w:rsidRPr="000A28AB">
          <w:t xml:space="preserve"> strain, 30 </w:t>
        </w:r>
        <w:r>
          <w:t xml:space="preserve">replicate </w:t>
        </w:r>
        <w:r w:rsidRPr="000A28AB">
          <w:t xml:space="preserve">monocultures of the </w:t>
        </w:r>
        <w:r>
          <w:t>RFP</w:t>
        </w:r>
        <w:r w:rsidRPr="000A28AB">
          <w:t xml:space="preserve"> strain alone, and 32</w:t>
        </w:r>
        <w:r>
          <w:t xml:space="preserve"> replicate</w:t>
        </w:r>
        <w:r w:rsidRPr="000A28AB">
          <w:t xml:space="preserve"> mixed cultures </w:t>
        </w:r>
        <w:r>
          <w:t xml:space="preserve">containing the GFP and RFP </w:t>
        </w:r>
        <w:r w:rsidRPr="000A28AB">
          <w:t>strain</w:t>
        </w:r>
        <w:r>
          <w:t>s</w:t>
        </w:r>
        <w:r w:rsidRPr="000A28AB">
          <w:t xml:space="preserve"> together,</w:t>
        </w:r>
        <w:r>
          <w:t xml:space="preserve"> were grown</w:t>
        </w:r>
        <w:r w:rsidRPr="000A28AB">
          <w:t xml:space="preserve"> in a 96-well plate, </w:t>
        </w:r>
        <w:r>
          <w:t>under</w:t>
        </w:r>
        <w:r w:rsidRPr="000A28AB">
          <w:t xml:space="preserve"> the same experimental conditions. The optical density of each culture was measured every 15 minutes using a</w:t>
        </w:r>
        <w:r>
          <w:t>n automatic</w:t>
        </w:r>
        <w:r w:rsidRPr="000A28AB">
          <w:t xml:space="preserve"> plate reader</w:t>
        </w:r>
      </w:ins>
      <w:ins w:id="167" w:author="Yoav Ram" w:date="2017-10-19T13:56:00Z">
        <w:r w:rsidR="00C02003">
          <w:t xml:space="preserve"> for at least 7 hours</w:t>
        </w:r>
      </w:ins>
      <w:ins w:id="168" w:author="Yoav Ram" w:date="2017-10-19T13:53:00Z">
        <w:r w:rsidRPr="000A28AB">
          <w:t xml:space="preserve">. </w:t>
        </w:r>
        <w:r>
          <w:t>S</w:t>
        </w:r>
        <w:r w:rsidRPr="000A28AB">
          <w:t>ample</w:t>
        </w:r>
        <w:r>
          <w:t>s</w:t>
        </w:r>
        <w:r w:rsidRPr="000A28AB">
          <w:t xml:space="preserve"> </w:t>
        </w:r>
        <w:r>
          <w:t>were</w:t>
        </w:r>
        <w:r w:rsidRPr="000A28AB">
          <w:t xml:space="preserve"> </w:t>
        </w:r>
        <w:r>
          <w:t>collected</w:t>
        </w:r>
        <w:r w:rsidRPr="000A28AB">
          <w:t xml:space="preserve"> from the mixed cultures every hour for the first 7-8 hours, and the </w:t>
        </w:r>
        <w:r>
          <w:t xml:space="preserve">relative </w:t>
        </w:r>
        <w:r w:rsidRPr="000A28AB">
          <w:t xml:space="preserve">frequencies of the two strains were </w:t>
        </w:r>
        <w:r>
          <w:t>measured using flow cytometry</w:t>
        </w:r>
      </w:ins>
      <w:ins w:id="169" w:author="Yoav Ram" w:date="2017-10-19T13:54:00Z">
        <w:r>
          <w:t>. S</w:t>
        </w:r>
      </w:ins>
      <w:ins w:id="170" w:author="Yoav Ram" w:date="2017-10-19T13:53:00Z">
        <w:r w:rsidRPr="000A28AB">
          <w:t>ee</w:t>
        </w:r>
        <w:r>
          <w:t xml:space="preserve"> </w:t>
        </w:r>
        <w:r w:rsidRPr="000A28AB">
          <w:fldChar w:fldCharType="begin"/>
        </w:r>
        <w:r w:rsidRPr="000A28AB">
          <w:instrText xml:space="preserve"> REF _Ref439853427 \h </w:instrText>
        </w:r>
        <w:r>
          <w:instrText xml:space="preserve"> \* MERGEFORMAT </w:instrText>
        </w:r>
      </w:ins>
      <w:ins w:id="171" w:author="Yoav Ram" w:date="2017-10-19T13:53:00Z">
        <w:r w:rsidRPr="000A28AB">
          <w:fldChar w:fldCharType="separate"/>
        </w:r>
      </w:ins>
    </w:p>
    <w:p w14:paraId="1A246307" w14:textId="27F68A20" w:rsidR="00DC3BC6" w:rsidRPr="000A28AB" w:rsidRDefault="00DC3BC6" w:rsidP="00DC3BC6">
      <w:r w:rsidRPr="000A28AB">
        <w:t>Materials and Methods</w:t>
      </w:r>
      <w:ins w:id="172" w:author="Yoav Ram" w:date="2017-10-19T13:53:00Z">
        <w:r w:rsidRPr="000A28AB">
          <w:fldChar w:fldCharType="end"/>
        </w:r>
      </w:ins>
      <w:ins w:id="173" w:author="Yoav Ram" w:date="2017-10-19T13:54:00Z">
        <w:r>
          <w:t xml:space="preserve"> for more details.</w:t>
        </w:r>
      </w:ins>
    </w:p>
    <w:p w14:paraId="66072EDE" w14:textId="0D84F923" w:rsidR="007A7F01" w:rsidRPr="000A28AB" w:rsidRDefault="00F31589" w:rsidP="00C02003">
      <w:pPr>
        <w:pStyle w:val="Heading2"/>
      </w:pPr>
      <w:r>
        <w:t>a</w:t>
      </w:r>
      <w:r w:rsidR="00745FCB">
        <w:t xml:space="preserve">. </w:t>
      </w:r>
      <w:ins w:id="174" w:author="Yoav Ram" w:date="2017-10-19T13:56:00Z">
        <w:r w:rsidR="00C02003">
          <w:t xml:space="preserve">Estimate </w:t>
        </w:r>
      </w:ins>
      <w:ins w:id="175" w:author="Yoav Ram" w:date="2017-10-19T13:57:00Z">
        <w:r w:rsidR="00C02003">
          <w:t>g</w:t>
        </w:r>
      </w:ins>
      <w:ins w:id="176" w:author="Yoav Ram" w:date="2017-10-19T13:49:00Z">
        <w:r w:rsidR="008140DF">
          <w:t xml:space="preserve">rowth </w:t>
        </w:r>
      </w:ins>
      <w:ins w:id="177" w:author="Yoav Ram" w:date="2017-10-19T13:57:00Z">
        <w:r w:rsidR="00C02003">
          <w:t>parameters</w:t>
        </w:r>
      </w:ins>
      <w:del w:id="178" w:author="Yoav Ram" w:date="2017-10-19T13:49:00Z">
        <w:r w:rsidR="006C449D" w:rsidDel="008140DF">
          <w:delText>Monoculture growth</w:delText>
        </w:r>
      </w:del>
    </w:p>
    <w:p w14:paraId="33D0C7A6" w14:textId="7A2527CE" w:rsidR="007A7F01" w:rsidRPr="000A28AB" w:rsidDel="00C02003" w:rsidRDefault="007A7F01" w:rsidP="00F027FA">
      <w:pPr>
        <w:rPr>
          <w:del w:id="179" w:author="Yoav Ram" w:date="2017-10-19T13:56:00Z"/>
        </w:rPr>
      </w:pPr>
      <w:del w:id="180" w:author="Yoav Ram" w:date="2017-10-19T13:56:00Z">
        <w:r w:rsidRPr="000A28AB" w:rsidDel="00C02003">
          <w:delText>In each experiment</w:delText>
        </w:r>
        <w:r w:rsidR="00651E9E" w:rsidDel="00C02003">
          <w:delText>,</w:delText>
        </w:r>
        <w:r w:rsidRPr="000A28AB" w:rsidDel="00C02003">
          <w:delText xml:space="preserve"> two </w:delText>
        </w:r>
        <w:r w:rsidRPr="000A28AB" w:rsidDel="00C02003">
          <w:rPr>
            <w:i/>
            <w:iCs/>
          </w:rPr>
          <w:delText>Escherichia coli</w:delText>
        </w:r>
        <w:r w:rsidRPr="000A28AB" w:rsidDel="00C02003">
          <w:delText xml:space="preserve"> strains, each labeled with a </w:delText>
        </w:r>
        <w:r w:rsidR="00651E9E" w:rsidDel="00C02003">
          <w:delText xml:space="preserve">green </w:delText>
        </w:r>
        <w:r w:rsidR="00B02278" w:rsidDel="00C02003">
          <w:delText xml:space="preserve">or red </w:delText>
        </w:r>
        <w:r w:rsidR="00651E9E" w:rsidDel="00C02003">
          <w:delText>fluorescent protein</w:delText>
        </w:r>
        <w:r w:rsidR="00651E9E" w:rsidRPr="000A28AB" w:rsidDel="00C02003">
          <w:delText xml:space="preserve"> </w:delText>
        </w:r>
        <w:r w:rsidR="00B02278" w:rsidDel="00C02003">
          <w:delText xml:space="preserve">(GFP </w:delText>
        </w:r>
        <w:r w:rsidRPr="000A28AB" w:rsidDel="00C02003">
          <w:delText xml:space="preserve">or </w:delText>
        </w:r>
        <w:r w:rsidR="00517B55" w:rsidDel="00C02003">
          <w:delText>RFP</w:delText>
        </w:r>
        <w:r w:rsidR="00B02278" w:rsidDel="00C02003">
          <w:delText>)</w:delText>
        </w:r>
        <w:r w:rsidRPr="000A28AB" w:rsidDel="00C02003">
          <w:delText xml:space="preserve">, </w:delText>
        </w:r>
        <w:r w:rsidR="00E0314D" w:rsidDel="00C02003">
          <w:delText xml:space="preserve">were propagated </w:delText>
        </w:r>
        <w:r w:rsidRPr="000A28AB" w:rsidDel="00C02003">
          <w:delText xml:space="preserve">in a monoculture and </w:delText>
        </w:r>
        <w:r w:rsidR="00651E9E" w:rsidDel="00C02003">
          <w:delText xml:space="preserve">in </w:delText>
        </w:r>
        <w:r w:rsidRPr="000A28AB" w:rsidDel="00C02003">
          <w:delText xml:space="preserve">a mixed culture, and </w:delText>
        </w:r>
        <w:r w:rsidR="00E0314D" w:rsidDel="00C02003">
          <w:delText xml:space="preserve">the cell </w:delText>
        </w:r>
        <w:r w:rsidRPr="000A28AB" w:rsidDel="00C02003">
          <w:delText xml:space="preserve">density </w:delText>
        </w:r>
        <w:r w:rsidR="00E0314D" w:rsidDel="00C02003">
          <w:delText xml:space="preserve">was measured for each strain </w:delText>
        </w:r>
        <w:r w:rsidR="00651E9E" w:rsidDel="00C02003">
          <w:delText xml:space="preserve">for at least </w:delText>
        </w:r>
        <w:r w:rsidR="00B02278" w:rsidDel="00C02003">
          <w:delText xml:space="preserve">7 </w:delText>
        </w:r>
        <w:r w:rsidR="00651E9E" w:rsidDel="00C02003">
          <w:delText>h</w:delText>
        </w:r>
        <w:r w:rsidR="00B02278" w:rsidDel="00C02003">
          <w:delText>ours</w:delText>
        </w:r>
        <w:r w:rsidR="00E0314D" w:rsidRPr="000A28AB" w:rsidDel="00C02003">
          <w:delText xml:space="preserve"> </w:delText>
        </w:r>
        <w:r w:rsidRPr="000A28AB" w:rsidDel="00C02003">
          <w:delText>(</w:delText>
        </w:r>
        <w:r w:rsidR="00F027FA" w:rsidDel="00C02003">
          <w:fldChar w:fldCharType="begin"/>
        </w:r>
        <w:r w:rsidR="00F027FA" w:rsidDel="00C02003">
          <w:delInstrText xml:space="preserve"> REF _Ref439852214 \h </w:delInstrText>
        </w:r>
        <w:r w:rsidR="00F027FA" w:rsidDel="00C02003">
          <w:fldChar w:fldCharType="separate"/>
        </w:r>
        <w:r w:rsidR="00796A41" w:rsidRPr="000A28AB" w:rsidDel="00C02003">
          <w:delText xml:space="preserve">Figure </w:delText>
        </w:r>
        <w:r w:rsidR="00796A41" w:rsidDel="00C02003">
          <w:rPr>
            <w:noProof/>
          </w:rPr>
          <w:delText>2</w:delText>
        </w:r>
        <w:r w:rsidR="00F027FA" w:rsidDel="00C02003">
          <w:fldChar w:fldCharType="end"/>
        </w:r>
        <w:r w:rsidRPr="000A28AB" w:rsidDel="00C02003">
          <w:delText>).</w:delText>
        </w:r>
      </w:del>
    </w:p>
    <w:p w14:paraId="6B87E79F" w14:textId="77777777" w:rsidR="007A7F01" w:rsidRPr="000A28AB" w:rsidRDefault="007A7F01" w:rsidP="00CB76DE">
      <w:pPr>
        <w:pStyle w:val="Heading3"/>
      </w:pPr>
      <w:r w:rsidRPr="000A28AB">
        <w:t>Growth model</w:t>
      </w:r>
    </w:p>
    <w:p w14:paraId="57CDA111" w14:textId="6A8E441C" w:rsidR="007A7F01" w:rsidRPr="000A28AB" w:rsidRDefault="00651E9E" w:rsidP="00707C5F">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181" w:author="Yoav Ram" w:date="2017-10-18T16:28:00Z">
        <w:r w:rsidR="00E42EF9" w:rsidDel="007115C2">
          <w:delText xml:space="preserve">is </w:delText>
        </w:r>
      </w:del>
      <w:ins w:id="182"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183" w:author="Yoav Ram" w:date="2017-10-18T15:47:00Z">
        <w:r w:rsidR="00313013">
          <w:t>implic</w:t>
        </w:r>
      </w:ins>
      <w:ins w:id="184" w:author="Yoav Ram" w:date="2017-10-18T15:48:00Z">
        <w:r w:rsidR="00F77DCF">
          <w:t xml:space="preserve">itly </w:t>
        </w:r>
      </w:ins>
      <w:r w:rsidR="00515701" w:rsidRPr="000A28AB">
        <w:t xml:space="preserve">assumes that </w:t>
      </w:r>
      <w:r w:rsidR="007A7F01" w:rsidRPr="000A28AB">
        <w:t xml:space="preserve">growth </w:t>
      </w:r>
      <w:del w:id="185"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186"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187" w:author="Yoav Ram" w:date="2017-10-18T16:24:00Z">
        <w:r w:rsidR="00DF6B35">
          <w:fldChar w:fldCharType="end"/>
        </w:r>
      </w:ins>
      <w:r w:rsidR="007A7F01" w:rsidRPr="000A28AB">
        <w:t>. The model is described by the followin</w:t>
      </w:r>
      <w:r w:rsidR="00C11F86" w:rsidRPr="000A28AB">
        <w:t xml:space="preserve">g ordinary differential equation </w:t>
      </w:r>
      <w:ins w:id="188" w:author="Yoav Ram" w:date="2017-10-18T17:11:00Z">
        <w:r w:rsidR="00707C5F">
          <w:t>(</w:t>
        </w:r>
      </w:ins>
      <w:del w:id="189" w:author="Yoav Ram" w:date="2017-10-18T17:11:00Z">
        <w:r w:rsidR="00C11F86" w:rsidRPr="000A28AB" w:rsidDel="00707C5F">
          <w:delText>[</w:delText>
        </w:r>
      </w:del>
      <w:r w:rsidR="00C11F86" w:rsidRPr="000A28AB">
        <w:t xml:space="preserve">see </w:t>
      </w:r>
      <w:proofErr w:type="spellStart"/>
      <w:r w:rsidR="00C11F86" w:rsidRPr="000A28AB">
        <w:t>eqs</w:t>
      </w:r>
      <w:proofErr w:type="spellEnd"/>
      <w:r w:rsidR="00C11F86" w:rsidRPr="000A28AB">
        <w:t>.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190" w:author="Yoav Ram" w:date="2017-10-18T17:12:00Z">
        <w:r w:rsidR="00707C5F">
          <w:t>; f</w:t>
        </w:r>
        <w:r w:rsidR="00707C5F" w:rsidRPr="000A28AB">
          <w:t xml:space="preserve">or a derivation of eq. 1 and further details, see Supporting </w:t>
        </w:r>
        <w:r w:rsidR="00707C5F">
          <w:t>T</w:t>
        </w:r>
        <w:r w:rsidR="00707C5F" w:rsidRPr="000A28AB">
          <w:t>ext 1</w:t>
        </w:r>
      </w:ins>
      <w:ins w:id="191" w:author="Yoav Ram" w:date="2017-10-18T17:11:00Z">
        <w:r w:rsidR="00707C5F">
          <w:t>)</w:t>
        </w:r>
      </w:ins>
      <w:del w:id="192"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AC117E"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193"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194" w:author="Yoav Ram" w:date="2017-10-18T17:11:00Z">
        <w:r w:rsidR="00C11F86" w:rsidRPr="000A28AB" w:rsidDel="00707C5F">
          <w:delText xml:space="preserve">population </w:delText>
        </w:r>
      </w:del>
      <w:ins w:id="195"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196"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197"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198" w:author="Yoav Ram" w:date="2017-10-18T17:12:00Z">
        <w:r w:rsidRPr="000A28AB" w:rsidDel="00707C5F">
          <w:delText xml:space="preserve">. </w:delText>
        </w:r>
      </w:del>
      <w:ins w:id="199" w:author="Yoav Ram" w:date="2017-10-18T17:12:00Z">
        <w:r w:rsidR="00707C5F">
          <w:t>,</w:t>
        </w:r>
        <w:r w:rsidR="00707C5F" w:rsidRPr="000A28AB">
          <w:t xml:space="preserve"> </w:t>
        </w:r>
        <w:r w:rsidR="00707C5F">
          <w:t xml:space="preserve">which </w:t>
        </w:r>
      </w:ins>
      <w:del w:id="200" w:author="Yoav Ram" w:date="2017-10-18T17:12:00Z">
        <w:r w:rsidRPr="000A28AB" w:rsidDel="00707C5F">
          <w:delText xml:space="preserve">For a derivation of eq. 1 and further details, see </w:delText>
        </w:r>
        <w:r w:rsidR="00756174" w:rsidRPr="000A28AB" w:rsidDel="00707C5F">
          <w:delText xml:space="preserve">Supporting </w:delText>
        </w:r>
      </w:del>
      <w:del w:id="201" w:author="Yoav Ram" w:date="2017-10-18T16:25:00Z">
        <w:r w:rsidR="00756174" w:rsidRPr="000A28AB" w:rsidDel="007115C2">
          <w:delText>t</w:delText>
        </w:r>
      </w:del>
      <w:del w:id="202" w:author="Yoav Ram" w:date="2017-10-18T17:12:00Z">
        <w:r w:rsidR="00756174" w:rsidRPr="000A28AB" w:rsidDel="00707C5F">
          <w:delText>ext 1</w:delText>
        </w:r>
        <w:r w:rsidRPr="000A28AB" w:rsidDel="00707C5F">
          <w:delText>.</w:delText>
        </w:r>
      </w:del>
    </w:p>
    <w:p w14:paraId="6A92DC00" w14:textId="7C9953E1" w:rsidR="007A7F01" w:rsidRPr="000A28AB" w:rsidRDefault="007A7F01">
      <w:pPr>
        <w:ind w:firstLine="0"/>
        <w:pPrChange w:id="203" w:author="Yoav Ram" w:date="2017-10-18T17:15:00Z">
          <w:pPr/>
        </w:pPrChange>
      </w:pPr>
      <w:del w:id="204"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205" w:author="Yoav Ram" w:date="2017-10-18T17:15:00Z">
        <w:r w:rsidRPr="000A28AB" w:rsidDel="00707C5F">
          <w:delText>Typically</w:delText>
        </w:r>
      </w:del>
      <w:ins w:id="206" w:author="Yoav Ram" w:date="2017-10-18T17:15:00Z">
        <w:r w:rsidR="00707C5F">
          <w:t xml:space="preserve">In </w:t>
        </w:r>
      </w:ins>
      <w:ins w:id="207"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208"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209"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210"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lastRenderedPageBreak/>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211" w:author="Yoav Ram" w:date="2017-10-18T17:14:00Z">
          <m:r>
            <w:rPr>
              <w:rFonts w:ascii="Cambria Math" w:hAnsi="Cambria Math"/>
            </w:rPr>
            <m:t xml:space="preserve">                             </m:t>
          </m:r>
        </w:ins>
      </m:oMath>
      <w:del w:id="212" w:author="Yoav Ram" w:date="2017-10-18T17:14:00Z">
        <w:r w:rsidR="007A7F01" w:rsidRPr="000A28AB" w:rsidDel="00707C5F">
          <w:delText xml:space="preserve">                                                 </w:delText>
        </w:r>
      </w:del>
      <w:r w:rsidR="00B57EC6" w:rsidRPr="000A28AB">
        <w:t>[2]</w:t>
      </w:r>
    </w:p>
    <w:p w14:paraId="40408998" w14:textId="77777777" w:rsidR="007A7F01" w:rsidRPr="000A28AB" w:rsidRDefault="007A7F01">
      <w:pPr>
        <w:ind w:firstLine="0"/>
        <w:pPrChange w:id="213"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214" w:author="Yoav Ram" w:date="2017-10-18T17:15:00Z">
        <w:r w:rsidR="00756174" w:rsidRPr="000A28AB" w:rsidDel="00707C5F">
          <w:delText xml:space="preserve">text </w:delText>
        </w:r>
      </w:del>
      <w:ins w:id="215"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3F3DA1B0"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216" w:author="Yoav Ram" w:date="2017-10-19T12:12:00Z">
        <w:r w:rsidR="00B126A0">
          <w:t>best</w:t>
        </w:r>
      </w:ins>
      <w:ins w:id="217" w:author="Yoav Ram" w:date="2017-10-19T12:13:00Z">
        <w:r w:rsidR="00B126A0">
          <w:t>-</w:t>
        </w:r>
      </w:ins>
      <w:ins w:id="218" w:author="Yoav Ram" w:date="2017-10-19T12:12:00Z">
        <w:r w:rsidR="00B126A0">
          <w:t>fit model</w:t>
        </w:r>
      </w:ins>
      <w:ins w:id="219" w:author="Yoav Ram" w:date="2017-10-19T12:13:00Z">
        <w:r w:rsidR="00B126A0">
          <w:t>s</w:t>
        </w:r>
      </w:ins>
      <w:ins w:id="220" w:author="Yoav Ram" w:date="2017-10-19T12:12:00Z">
        <w:r w:rsidR="00B126A0">
          <w:t xml:space="preserve"> (black line</w:t>
        </w:r>
      </w:ins>
      <w:ins w:id="221" w:author="Yoav Ram" w:date="2017-10-19T12:13:00Z">
        <w:r w:rsidR="00B126A0">
          <w:t>s</w:t>
        </w:r>
      </w:ins>
      <w:ins w:id="222" w:author="Yoav Ram" w:date="2017-10-19T12:12:00Z">
        <w:r w:rsidR="00B126A0">
          <w:t xml:space="preserve">) and experimental data (markers) are </w:t>
        </w:r>
      </w:ins>
      <w:del w:id="223" w:author="Yoav Ram" w:date="2017-10-19T12:12:00Z">
        <w:r w:rsidRPr="000A28AB" w:rsidDel="00B126A0">
          <w:delText xml:space="preserve">best </w:delText>
        </w:r>
      </w:del>
      <w:del w:id="224" w:author="Yoav Ram" w:date="2017-10-19T12:11:00Z">
        <w:r w:rsidRPr="000A28AB" w:rsidDel="00B126A0">
          <w:delText xml:space="preserve">fit </w:delText>
        </w:r>
      </w:del>
      <w:del w:id="225"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ins w:id="226" w:author="Yoav Ram" w:date="2017-10-24T12:07:00Z">
        <w:r w:rsidR="00412F63">
          <w:t>A-C</w:t>
        </w:r>
      </w:ins>
      <w:del w:id="227" w:author="Yoav Ram" w:date="2017-10-24T12:07:00Z">
        <w:r w:rsidR="003B757D" w:rsidDel="00412F63">
          <w:delText>D-F</w:delText>
        </w:r>
      </w:del>
      <w:ins w:id="228" w:author="Yoav Ram" w:date="2017-10-19T12:12:00Z">
        <w:r w:rsidR="00B126A0">
          <w:t xml:space="preserve">; </w:t>
        </w:r>
      </w:ins>
      <w:del w:id="229"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230" w:author="Yoav Ram" w:date="2017-10-19T12:12:00Z">
        <w:r w:rsidR="008A27DB" w:rsidDel="00B126A0">
          <w:delText>)</w:delText>
        </w:r>
      </w:del>
      <w:r w:rsidRPr="000A28AB">
        <w:t>.</w:t>
      </w:r>
      <w:r w:rsidR="00C13924" w:rsidRPr="000A28AB">
        <w:t xml:space="preserve"> From th</w:t>
      </w:r>
      <w:ins w:id="231" w:author="Yoav Ram" w:date="2017-10-19T12:13:00Z">
        <w:r w:rsidR="00B126A0">
          <w:t>e</w:t>
        </w:r>
      </w:ins>
      <w:del w:id="232" w:author="Yoav Ram" w:date="2017-10-19T12:13:00Z">
        <w:r w:rsidR="00C13924" w:rsidRPr="000A28AB" w:rsidDel="00B126A0">
          <w:delText>i</w:delText>
        </w:r>
      </w:del>
      <w:r w:rsidR="00C13924" w:rsidRPr="000A28AB">
        <w:t>s</w:t>
      </w:r>
      <w:ins w:id="233" w:author="Yoav Ram" w:date="2017-10-19T12:13:00Z">
        <w:r w:rsidR="00B126A0">
          <w:t>e best-fit</w:t>
        </w:r>
      </w:ins>
      <w:r w:rsidR="00C13924" w:rsidRPr="000A28AB">
        <w:t xml:space="preserve"> model</w:t>
      </w:r>
      <w:ins w:id="234" w:author="Yoav Ram" w:date="2017-10-19T12:13:00Z">
        <w:r w:rsidR="00B126A0">
          <w:t>s</w:t>
        </w:r>
      </w:ins>
      <w:del w:id="235" w:author="Yoav Ram" w:date="2017-10-19T12:13:00Z">
        <w:r w:rsidR="00C13924" w:rsidRPr="000A28AB" w:rsidDel="00B126A0">
          <w:delText xml:space="preserve"> </w:delText>
        </w:r>
      </w:del>
      <w:ins w:id="236" w:author="Yoav Ram" w:date="2017-10-19T12:13:00Z">
        <w:r w:rsidR="00B126A0">
          <w:t xml:space="preserve"> </w:t>
        </w:r>
      </w:ins>
      <w:del w:id="237" w:author="Yoav Ram" w:date="2017-10-19T12:13:00Z">
        <w:r w:rsidR="00C13924" w:rsidRPr="000A28AB" w:rsidDel="00B126A0">
          <w:delText xml:space="preserve">fit </w:delText>
        </w:r>
      </w:del>
      <w:r w:rsidR="00C13924" w:rsidRPr="000A28AB">
        <w:t>we also estimate</w:t>
      </w:r>
      <w:ins w:id="238"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239" w:author="Yoav Ram" w:date="2017-10-19T12:13:00Z">
        <w:r w:rsidR="00B126A0">
          <w:t xml:space="preserve"> (</w:t>
        </w:r>
        <w:proofErr w:type="spellStart"/>
        <w:r w:rsidR="00B126A0">
          <w:t>minial</w:t>
        </w:r>
        <w:proofErr w:type="spellEnd"/>
        <w:r w:rsidR="00B126A0">
          <w:t xml:space="preserve"> time required for </w:t>
        </w:r>
      </w:ins>
      <w:ins w:id="240" w:author="Yoav Ram" w:date="2017-10-19T12:14:00Z">
        <w:r w:rsidR="00B126A0">
          <w:t>cell density to double)</w:t>
        </w:r>
      </w:ins>
      <w:r w:rsidR="00C13924" w:rsidRPr="000A28AB">
        <w:t>, and the lag duration</w:t>
      </w:r>
      <w:ins w:id="241" w:author="Yoav Ram" w:date="2017-10-19T12:14:00Z">
        <w:r w:rsidR="00113BA6">
          <w:t>;</w:t>
        </w:r>
        <w:r w:rsidR="00B126A0">
          <w:t xml:space="preserve"> see</w:t>
        </w:r>
      </w:ins>
      <w:r w:rsidR="00C13924" w:rsidRPr="000A28AB">
        <w:t xml:space="preserve"> </w:t>
      </w:r>
      <w:del w:id="242"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243"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244" w:author="Yoav Ram" w:date="2017-10-19T12:15:00Z">
        <w:r w:rsidR="00585F86">
          <w:t>:</w:t>
        </w:r>
      </w:ins>
      <w:del w:id="245"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w:t>
      </w:r>
      <w:del w:id="246" w:author="Yoav Ram" w:date="2017-10-24T12:07:00Z">
        <w:r w:rsidR="00DB709C" w:rsidDel="00412F63">
          <w:delText>,D</w:delText>
        </w:r>
      </w:del>
      <w:r w:rsidR="00DB709C">
        <w:t>)</w:t>
      </w:r>
      <w:r w:rsidR="00D538FA">
        <w:t xml:space="preserve">, the red strain grows </w:t>
      </w:r>
      <w:del w:id="247" w:author="Yoav Ram" w:date="2017-10-19T12:16:00Z">
        <w:r w:rsidR="00D538FA" w:rsidDel="00122802">
          <w:delText>40</w:delText>
        </w:r>
      </w:del>
      <w:ins w:id="248" w:author="Yoav Ram" w:date="2017-10-19T12:16:00Z">
        <w:r w:rsidR="00122802">
          <w:t>41</w:t>
        </w:r>
      </w:ins>
      <w:r w:rsidR="00D538FA">
        <w:t>% faste</w:t>
      </w:r>
      <w:r w:rsidR="008179CB">
        <w:t>r than the green strain, has 23% higher maximum density, and a 60% shorter lag phase.</w:t>
      </w:r>
    </w:p>
    <w:p w14:paraId="12AF4071" w14:textId="22FF85D5" w:rsidR="004F5215" w:rsidRPr="000A28AB" w:rsidRDefault="004F5215"/>
    <w:p w14:paraId="6847DA22" w14:textId="559FD056" w:rsidR="004F5215" w:rsidRPr="000A28AB" w:rsidRDefault="007A44A4" w:rsidP="00141D97">
      <w:pPr>
        <w:keepNext/>
        <w:jc w:val="center"/>
      </w:pPr>
      <w:ins w:id="249" w:author="Yoav Ram" w:date="2017-10-24T12:13:00Z">
        <w:r>
          <w:rPr>
            <w:noProof/>
          </w:rPr>
          <w:drawing>
            <wp:inline distT="0" distB="0" distL="0" distR="0" wp14:anchorId="17F71E74" wp14:editId="603E6B1B">
              <wp:extent cx="5271770" cy="1205865"/>
              <wp:effectExtent l="0" t="0" r="11430" b="0"/>
              <wp:docPr id="9" name="Picture 9"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1770" cy="1205865"/>
                      </a:xfrm>
                      <a:prstGeom prst="rect">
                        <a:avLst/>
                      </a:prstGeom>
                      <a:noFill/>
                      <a:ln>
                        <a:noFill/>
                      </a:ln>
                    </pic:spPr>
                  </pic:pic>
                </a:graphicData>
              </a:graphic>
            </wp:inline>
          </w:drawing>
        </w:r>
      </w:ins>
    </w:p>
    <w:p w14:paraId="6FBC24DC" w14:textId="6AE0FAB5" w:rsidR="00B85306" w:rsidRPr="00B85306" w:rsidRDefault="004F5215" w:rsidP="00CD2955">
      <w:pPr>
        <w:pStyle w:val="Caption"/>
        <w:jc w:val="center"/>
        <w:rPr>
          <w:b w:val="0"/>
          <w:bCs w:val="0"/>
          <w:color w:val="auto"/>
        </w:rPr>
      </w:pPr>
      <w:bookmarkStart w:id="250"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250"/>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251"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252"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del w:id="253" w:author="Yoav Ram" w:date="2017-10-24T11:59:00Z">
        <w:r w:rsidR="00BA0E0D" w:rsidDel="00F47776">
          <w:rPr>
            <w:color w:val="auto"/>
          </w:rPr>
          <w:delText>(A-C)</w:delText>
        </w:r>
        <w:r w:rsidR="00494E7D" w:rsidDel="00F47776">
          <w:rPr>
            <w:b w:val="0"/>
            <w:bCs w:val="0"/>
            <w:color w:val="auto"/>
          </w:rPr>
          <w:delText xml:space="preserve"> </w:delText>
        </w:r>
      </w:del>
      <w:del w:id="254" w:author="Yoav Ram" w:date="2017-10-24T12:03:00Z">
        <w:r w:rsidR="00DB709C" w:rsidDel="002173A7">
          <w:rPr>
            <w:b w:val="0"/>
            <w:bCs w:val="0"/>
            <w:color w:val="auto"/>
          </w:rPr>
          <w:delText>The</w:delText>
        </w:r>
      </w:del>
      <w:del w:id="255" w:author="Yoav Ram" w:date="2017-10-24T11:59:00Z">
        <w:r w:rsidR="00DB709C" w:rsidDel="00F47776">
          <w:rPr>
            <w:b w:val="0"/>
            <w:bCs w:val="0"/>
            <w:color w:val="auto"/>
          </w:rPr>
          <w:delText xml:space="preserve"> top panels </w:delText>
        </w:r>
      </w:del>
      <w:ins w:id="256" w:author="Yoav Ram" w:date="2017-10-24T12:03:00Z">
        <w:r w:rsidR="002173A7">
          <w:rPr>
            <w:color w:val="auto"/>
          </w:rPr>
          <w:t xml:space="preserve"> </w:t>
        </w:r>
      </w:ins>
      <w:ins w:id="257" w:author="Yoav Ram" w:date="2017-10-24T12:13:00Z">
        <w:r w:rsidR="007A44A4">
          <w:rPr>
            <w:b w:val="0"/>
            <w:bCs w:val="0"/>
            <w:color w:val="auto"/>
          </w:rPr>
          <w:t>M</w:t>
        </w:r>
      </w:ins>
      <w:ins w:id="258" w:author="Yoav Ram" w:date="2017-10-24T12:03:00Z">
        <w:r w:rsidR="002173A7" w:rsidRPr="002173A7">
          <w:rPr>
            <w:b w:val="0"/>
            <w:bCs w:val="0"/>
            <w:color w:val="auto"/>
            <w:rPrChange w:id="259" w:author="Yoav Ram" w:date="2017-10-24T12:03:00Z">
              <w:rPr>
                <w:color w:val="auto"/>
              </w:rPr>
            </w:rPrChange>
          </w:rPr>
          <w:t>arkers show</w:t>
        </w:r>
      </w:ins>
      <w:ins w:id="260" w:author="Yoav Ram" w:date="2017-10-24T11:59:00Z">
        <w:r w:rsidR="00F47776">
          <w:rPr>
            <w:b w:val="0"/>
            <w:bCs w:val="0"/>
            <w:color w:val="auto"/>
          </w:rPr>
          <w:t xml:space="preserve"> </w:t>
        </w:r>
      </w:ins>
      <w:del w:id="261" w:author="Yoav Ram" w:date="2017-10-24T12:03:00Z">
        <w:r w:rsidR="00494E7D" w:rsidDel="002173A7">
          <w:rPr>
            <w:b w:val="0"/>
            <w:bCs w:val="0"/>
            <w:color w:val="auto"/>
          </w:rPr>
          <w:delText xml:space="preserve">show </w:delText>
        </w:r>
      </w:del>
      <w:r w:rsidR="00494E7D">
        <w:rPr>
          <w:b w:val="0"/>
          <w:bCs w:val="0"/>
          <w:color w:val="auto"/>
        </w:rPr>
        <w:t xml:space="preserve">the </w:t>
      </w:r>
      <w:r w:rsidR="00B85306" w:rsidRPr="000A28AB">
        <w:rPr>
          <w:b w:val="0"/>
          <w:bCs w:val="0"/>
          <w:color w:val="auto"/>
        </w:rPr>
        <w:t xml:space="preserve">optical density (OD) of two strains growing </w:t>
      </w:r>
      <w:ins w:id="262" w:author="Yoav Ram" w:date="2017-10-24T12:03:00Z">
        <w:r w:rsidR="002173A7">
          <w:rPr>
            <w:b w:val="0"/>
            <w:bCs w:val="0"/>
            <w:color w:val="auto"/>
          </w:rPr>
          <w:t xml:space="preserve">separately </w:t>
        </w:r>
      </w:ins>
      <w:r w:rsidR="00B85306" w:rsidRPr="000A28AB">
        <w:rPr>
          <w:b w:val="0"/>
          <w:bCs w:val="0"/>
          <w:color w:val="auto"/>
        </w:rPr>
        <w:t>in a monoculture</w:t>
      </w:r>
      <w:ins w:id="263" w:author="Yoav Ram" w:date="2017-10-24T12:05:00Z">
        <w:r w:rsidR="002173A7">
          <w:rPr>
            <w:b w:val="0"/>
            <w:bCs w:val="0"/>
            <w:color w:val="auto"/>
          </w:rPr>
          <w:t xml:space="preserve"> </w:t>
        </w:r>
        <w:r w:rsidR="002173A7">
          <w:rPr>
            <w:b w:val="0"/>
            <w:bCs w:val="0"/>
            <w:color w:val="auto"/>
          </w:rPr>
          <w:t>in three experiments</w:t>
        </w:r>
      </w:ins>
      <w:ins w:id="264" w:author="Yoav Ram" w:date="2017-10-24T12:00:00Z">
        <w:r w:rsidR="00F47776">
          <w:rPr>
            <w:b w:val="0"/>
            <w:bCs w:val="0"/>
            <w:color w:val="auto"/>
          </w:rPr>
          <w:t xml:space="preserve"> </w:t>
        </w:r>
      </w:ins>
      <w:del w:id="265" w:author="Yoav Ram" w:date="2017-10-24T12:00:00Z">
        <w:r w:rsidR="00B85306" w:rsidRPr="000A28AB" w:rsidDel="00F47776">
          <w:rPr>
            <w:b w:val="0"/>
            <w:bCs w:val="0"/>
            <w:color w:val="auto"/>
          </w:rPr>
          <w:delText xml:space="preserve"> </w:delText>
        </w:r>
      </w:del>
      <w:r w:rsidR="00B85306" w:rsidRPr="000A28AB">
        <w:rPr>
          <w:b w:val="0"/>
          <w:bCs w:val="0"/>
          <w:color w:val="auto"/>
        </w:rPr>
        <w:t xml:space="preserve">(green </w:t>
      </w:r>
      <w:del w:id="266" w:author="Yoav Ram" w:date="2017-10-24T11:59:00Z">
        <w:r w:rsidR="00B85306" w:rsidRPr="000A28AB" w:rsidDel="00F47776">
          <w:rPr>
            <w:b w:val="0"/>
            <w:bCs w:val="0"/>
            <w:color w:val="auto"/>
          </w:rPr>
          <w:delText xml:space="preserve">lines </w:delText>
        </w:r>
      </w:del>
      <w:ins w:id="267" w:author="Yoav Ram" w:date="2017-10-24T11:59:00Z">
        <w:r w:rsidR="00F47776">
          <w:rPr>
            <w:b w:val="0"/>
            <w:bCs w:val="0"/>
            <w:color w:val="auto"/>
          </w:rPr>
          <w:t>markers</w:t>
        </w:r>
        <w:r w:rsidR="00F47776" w:rsidRPr="000A28AB">
          <w:rPr>
            <w:b w:val="0"/>
            <w:bCs w:val="0"/>
            <w:color w:val="auto"/>
          </w:rPr>
          <w:t xml:space="preserve"> </w:t>
        </w:r>
      </w:ins>
      <w:r w:rsidR="00B85306" w:rsidRPr="000A28AB">
        <w:rPr>
          <w:b w:val="0"/>
          <w:bCs w:val="0"/>
          <w:color w:val="auto"/>
        </w:rPr>
        <w:t xml:space="preserve">for </w:t>
      </w:r>
      <w:r w:rsidR="00B85306">
        <w:rPr>
          <w:b w:val="0"/>
          <w:bCs w:val="0"/>
          <w:color w:val="auto"/>
        </w:rPr>
        <w:t xml:space="preserve">GFP </w:t>
      </w:r>
      <w:r w:rsidR="00B85306" w:rsidRPr="000A28AB">
        <w:rPr>
          <w:b w:val="0"/>
          <w:bCs w:val="0"/>
          <w:color w:val="auto"/>
        </w:rPr>
        <w:t xml:space="preserve">labeled strain; red </w:t>
      </w:r>
      <w:del w:id="268" w:author="Yoav Ram" w:date="2017-10-24T11:59:00Z">
        <w:r w:rsidR="00B85306" w:rsidRPr="000A28AB" w:rsidDel="00F47776">
          <w:rPr>
            <w:b w:val="0"/>
            <w:bCs w:val="0"/>
            <w:color w:val="auto"/>
          </w:rPr>
          <w:delText xml:space="preserve">lines </w:delText>
        </w:r>
      </w:del>
      <w:ins w:id="269" w:author="Yoav Ram" w:date="2017-10-24T11:59:00Z">
        <w:r w:rsidR="00F47776">
          <w:rPr>
            <w:b w:val="0"/>
            <w:bCs w:val="0"/>
            <w:color w:val="auto"/>
          </w:rPr>
          <w:t>markers</w:t>
        </w:r>
        <w:r w:rsidR="00F47776" w:rsidRPr="000A28AB">
          <w:rPr>
            <w:b w:val="0"/>
            <w:bCs w:val="0"/>
            <w:color w:val="auto"/>
          </w:rPr>
          <w:t xml:space="preserve"> </w:t>
        </w:r>
      </w:ins>
      <w:r w:rsidR="00B85306" w:rsidRPr="000A28AB">
        <w:rPr>
          <w:b w:val="0"/>
          <w:bCs w:val="0"/>
          <w:color w:val="auto"/>
        </w:rPr>
        <w:t xml:space="preserve">for </w:t>
      </w:r>
      <w:r w:rsidR="00B85306">
        <w:rPr>
          <w:b w:val="0"/>
          <w:bCs w:val="0"/>
          <w:color w:val="auto"/>
        </w:rPr>
        <w:t>RFP</w:t>
      </w:r>
      <w:r w:rsidR="00B85306" w:rsidRPr="000A28AB">
        <w:rPr>
          <w:b w:val="0"/>
          <w:bCs w:val="0"/>
          <w:color w:val="auto"/>
        </w:rPr>
        <w:t xml:space="preserve"> labeled strains)</w:t>
      </w:r>
      <w:ins w:id="270" w:author="Yoav Ram" w:date="2017-10-24T12:03:00Z">
        <w:r w:rsidR="002173A7">
          <w:rPr>
            <w:b w:val="0"/>
            <w:bCs w:val="0"/>
            <w:color w:val="auto"/>
          </w:rPr>
          <w:t xml:space="preserve">. </w:t>
        </w:r>
      </w:ins>
      <w:ins w:id="271" w:author="Yoav Ram" w:date="2017-10-24T12:13:00Z">
        <w:r w:rsidR="007A44A4">
          <w:rPr>
            <w:b w:val="0"/>
            <w:bCs w:val="0"/>
            <w:color w:val="auto"/>
          </w:rPr>
          <w:t>L</w:t>
        </w:r>
      </w:ins>
      <w:ins w:id="272" w:author="Yoav Ram" w:date="2017-10-24T12:03:00Z">
        <w:r w:rsidR="002173A7">
          <w:rPr>
            <w:b w:val="0"/>
            <w:bCs w:val="0"/>
            <w:color w:val="auto"/>
          </w:rPr>
          <w:t>ines represent t</w:t>
        </w:r>
        <w:r w:rsidR="002173A7" w:rsidRPr="000A28AB">
          <w:rPr>
            <w:b w:val="0"/>
            <w:bCs w:val="0"/>
            <w:color w:val="auto"/>
          </w:rPr>
          <w:t>he best</w:t>
        </w:r>
        <w:r w:rsidR="002173A7">
          <w:rPr>
            <w:b w:val="0"/>
            <w:bCs w:val="0"/>
            <w:color w:val="auto"/>
          </w:rPr>
          <w:t>-fit</w:t>
        </w:r>
        <w:r w:rsidR="002173A7" w:rsidRPr="000A28AB">
          <w:rPr>
            <w:b w:val="0"/>
            <w:bCs w:val="0"/>
            <w:color w:val="auto"/>
          </w:rPr>
          <w:t xml:space="preserve"> model</w:t>
        </w:r>
        <w:r w:rsidR="002173A7">
          <w:rPr>
            <w:b w:val="0"/>
            <w:bCs w:val="0"/>
            <w:color w:val="auto"/>
          </w:rPr>
          <w:t xml:space="preserve"> for each strain in each experiment</w:t>
        </w:r>
      </w:ins>
      <w:ins w:id="273" w:author="Yoav Ram" w:date="2017-10-24T12:05:00Z">
        <w:r w:rsidR="002173A7">
          <w:rPr>
            <w:b w:val="0"/>
            <w:bCs w:val="0"/>
            <w:color w:val="auto"/>
          </w:rPr>
          <w:t>.</w:t>
        </w:r>
      </w:ins>
      <w:del w:id="274" w:author="Yoav Ram" w:date="2017-10-24T12:00:00Z">
        <w:r w:rsidR="00B85306" w:rsidRPr="000A28AB" w:rsidDel="00F47776">
          <w:rPr>
            <w:b w:val="0"/>
            <w:bCs w:val="0"/>
            <w:color w:val="auto"/>
          </w:rPr>
          <w:delText xml:space="preserve"> and a mixed culture (blue lines)</w:delText>
        </w:r>
      </w:del>
      <w:del w:id="275" w:author="Yoav Ram" w:date="2017-10-24T12:01:00Z">
        <w:r w:rsidR="00B85306" w:rsidRPr="000A28AB" w:rsidDel="00F47776">
          <w:rPr>
            <w:b w:val="0"/>
            <w:bCs w:val="0"/>
            <w:color w:val="auto"/>
          </w:rPr>
          <w:delText>.</w:delText>
        </w:r>
      </w:del>
      <w:del w:id="276" w:author="Yoav Ram" w:date="2017-10-24T12:05:00Z">
        <w:r w:rsidR="00B85306" w:rsidRPr="000A28AB" w:rsidDel="002173A7">
          <w:rPr>
            <w:b w:val="0"/>
            <w:bCs w:val="0"/>
            <w:color w:val="auto"/>
          </w:rPr>
          <w:delText xml:space="preserve"> </w:delText>
        </w:r>
      </w:del>
      <w:del w:id="277" w:author="Yoav Ram" w:date="2017-10-24T12:00:00Z">
        <w:r w:rsidR="00B85306" w:rsidRPr="000A28AB" w:rsidDel="00F47776">
          <w:rPr>
            <w:b w:val="0"/>
            <w:bCs w:val="0"/>
            <w:color w:val="auto"/>
          </w:rPr>
          <w:delText xml:space="preserve">Each </w:delText>
        </w:r>
        <w:r w:rsidR="00B85306" w:rsidDel="00F47776">
          <w:rPr>
            <w:b w:val="0"/>
            <w:bCs w:val="0"/>
            <w:color w:val="auto"/>
          </w:rPr>
          <w:delText xml:space="preserve">of 30+ </w:delText>
        </w:r>
        <w:r w:rsidR="00B85306" w:rsidRPr="000A28AB" w:rsidDel="00F47776">
          <w:rPr>
            <w:b w:val="0"/>
            <w:bCs w:val="0"/>
            <w:color w:val="auto"/>
          </w:rPr>
          <w:delText>experimental replicate</w:delText>
        </w:r>
        <w:r w:rsidR="00B85306" w:rsidDel="00F47776">
          <w:rPr>
            <w:b w:val="0"/>
            <w:bCs w:val="0"/>
            <w:color w:val="auto"/>
          </w:rPr>
          <w:delText>s</w:delText>
        </w:r>
        <w:r w:rsidR="00B85306" w:rsidRPr="000A28AB" w:rsidDel="00F47776">
          <w:rPr>
            <w:b w:val="0"/>
            <w:bCs w:val="0"/>
            <w:color w:val="auto"/>
          </w:rPr>
          <w:delText xml:space="preserve"> is represented by a separate line.</w:delText>
        </w:r>
        <w:r w:rsidR="00494E7D" w:rsidDel="00F47776">
          <w:rPr>
            <w:b w:val="0"/>
            <w:bCs w:val="0"/>
            <w:color w:val="auto"/>
          </w:rPr>
          <w:delText xml:space="preserve"> </w:delText>
        </w:r>
        <w:r w:rsidR="00BA0E0D" w:rsidDel="00F47776">
          <w:rPr>
            <w:color w:val="auto"/>
          </w:rPr>
          <w:delText xml:space="preserve">(D-F) </w:delText>
        </w:r>
      </w:del>
      <w:del w:id="278" w:author="Yoav Ram" w:date="2017-10-19T12:18:00Z">
        <w:r w:rsidR="00DB709C" w:rsidRPr="00837953" w:rsidDel="00D8567A">
          <w:rPr>
            <w:b w:val="0"/>
            <w:bCs w:val="0"/>
            <w:color w:val="auto"/>
          </w:rPr>
          <w:delText xml:space="preserve">The </w:delText>
        </w:r>
      </w:del>
      <w:del w:id="279" w:author="Yoav Ram" w:date="2017-10-24T12:00:00Z">
        <w:r w:rsidR="00DB709C" w:rsidRPr="00837953" w:rsidDel="00F47776">
          <w:rPr>
            <w:b w:val="0"/>
            <w:bCs w:val="0"/>
            <w:color w:val="auto"/>
          </w:rPr>
          <w:delText>bottom panels</w:delText>
        </w:r>
      </w:del>
      <w:del w:id="280" w:author="Yoav Ram" w:date="2017-10-19T12:18:00Z">
        <w:r w:rsidR="00DB709C" w:rsidDel="00D8567A">
          <w:rPr>
            <w:color w:val="auto"/>
          </w:rPr>
          <w:delText xml:space="preserve"> </w:delText>
        </w:r>
        <w:r w:rsidR="00494E7D" w:rsidDel="00D8567A">
          <w:rPr>
            <w:b w:val="0"/>
            <w:bCs w:val="0"/>
            <w:color w:val="auto"/>
          </w:rPr>
          <w:delText xml:space="preserve">show </w:delText>
        </w:r>
      </w:del>
      <w:del w:id="281" w:author="Yoav Ram" w:date="2017-10-24T12:01:00Z">
        <w:r w:rsidR="00DB709C" w:rsidDel="00F47776">
          <w:rPr>
            <w:b w:val="0"/>
            <w:bCs w:val="0"/>
            <w:color w:val="auto"/>
          </w:rPr>
          <w:delText>t</w:delText>
        </w:r>
        <w:r w:rsidR="00DB709C" w:rsidRPr="000A28AB" w:rsidDel="00F47776">
          <w:rPr>
            <w:b w:val="0"/>
            <w:bCs w:val="0"/>
            <w:color w:val="auto"/>
          </w:rPr>
          <w:delText xml:space="preserve">he </w:delText>
        </w:r>
        <w:r w:rsidR="00494E7D" w:rsidRPr="000A28AB" w:rsidDel="00F47776">
          <w:rPr>
            <w:b w:val="0"/>
            <w:bCs w:val="0"/>
            <w:color w:val="auto"/>
          </w:rPr>
          <w:delText xml:space="preserve">best model </w:delText>
        </w:r>
      </w:del>
      <w:del w:id="282"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del w:id="283" w:author="Yoav Ram" w:date="2017-10-24T12:00:00Z">
        <w:r w:rsidR="00494E7D" w:rsidRPr="000A28AB" w:rsidDel="00F47776">
          <w:rPr>
            <w:b w:val="0"/>
            <w:bCs w:val="0"/>
            <w:color w:val="auto"/>
          </w:rPr>
          <w:delText xml:space="preserve">growth curve </w:delText>
        </w:r>
      </w:del>
      <w:del w:id="284" w:author="Yoav Ram" w:date="2017-10-19T12:18:00Z">
        <w:r w:rsidR="00494E7D" w:rsidRPr="000A28AB" w:rsidDel="00D8567A">
          <w:rPr>
            <w:b w:val="0"/>
            <w:bCs w:val="0"/>
            <w:color w:val="auto"/>
          </w:rPr>
          <w:delText xml:space="preserve">data </w:delText>
        </w:r>
      </w:del>
      <w:del w:id="285" w:author="Yoav Ram" w:date="2017-10-24T12:00:00Z">
        <w:r w:rsidR="00494E7D" w:rsidRPr="000A28AB" w:rsidDel="00F47776">
          <w:rPr>
            <w:b w:val="0"/>
            <w:bCs w:val="0"/>
            <w:color w:val="auto"/>
          </w:rPr>
          <w:delText>(</w:delText>
        </w:r>
      </w:del>
      <w:del w:id="286"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del w:id="287" w:author="Yoav Ram" w:date="2017-10-24T12:00:00Z">
        <w:r w:rsidR="00494E7D" w:rsidDel="00F47776">
          <w:rPr>
            <w:b w:val="0"/>
            <w:bCs w:val="0"/>
            <w:color w:val="auto"/>
          </w:rPr>
          <w:delText>correspond</w:delText>
        </w:r>
      </w:del>
      <w:del w:id="288" w:author="Yoav Ram" w:date="2017-10-19T12:19:00Z">
        <w:r w:rsidR="00494E7D" w:rsidDel="00D8567A">
          <w:rPr>
            <w:b w:val="0"/>
            <w:bCs w:val="0"/>
            <w:color w:val="auto"/>
          </w:rPr>
          <w:delText xml:space="preserve">s </w:delText>
        </w:r>
      </w:del>
      <w:del w:id="289" w:author="Yoav Ram" w:date="2017-10-24T12:00:00Z">
        <w:r w:rsidR="00494E7D" w:rsidDel="00F47776">
          <w:rPr>
            <w:b w:val="0"/>
            <w:bCs w:val="0"/>
            <w:color w:val="auto"/>
          </w:rPr>
          <w:delText xml:space="preserve">to the curves in the top </w:delText>
        </w:r>
        <w:r w:rsidR="00DB709C" w:rsidDel="00F47776">
          <w:rPr>
            <w:b w:val="0"/>
            <w:bCs w:val="0"/>
            <w:color w:val="auto"/>
          </w:rPr>
          <w:delText>panels</w:delText>
        </w:r>
        <w:r w:rsidR="00494E7D" w:rsidRPr="000A28AB" w:rsidDel="00F47776">
          <w:rPr>
            <w:b w:val="0"/>
            <w:bCs w:val="0"/>
            <w:color w:val="auto"/>
          </w:rPr>
          <w:delText>) of two strains (green and red) growing in monoculture.</w:delText>
        </w:r>
      </w:del>
      <w:r w:rsidR="00494E7D">
        <w:rPr>
          <w:b w:val="0"/>
          <w:bCs w:val="0"/>
          <w:color w:val="auto"/>
        </w:rPr>
        <w:t xml:space="preserve"> </w:t>
      </w:r>
      <w:r w:rsidR="00B85306" w:rsidRPr="000A28AB">
        <w:rPr>
          <w:color w:val="auto"/>
        </w:rPr>
        <w:t>(A</w:t>
      </w:r>
      <w:del w:id="290" w:author="Yoav Ram" w:date="2017-10-24T12:01:00Z">
        <w:r w:rsidR="00494E7D" w:rsidDel="00F47776">
          <w:rPr>
            <w:color w:val="auto"/>
          </w:rPr>
          <w:delText>,D</w:delText>
        </w:r>
      </w:del>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del w:id="291" w:author="Yoav Ram" w:date="2017-10-24T12:01:00Z">
        <w:r w:rsidR="00494E7D" w:rsidDel="00F47776">
          <w:rPr>
            <w:color w:val="auto"/>
          </w:rPr>
          <w:delText>,E</w:delText>
        </w:r>
      </w:del>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del w:id="292" w:author="Yoav Ram" w:date="2017-10-24T12:01:00Z">
        <w:r w:rsidR="00494E7D" w:rsidDel="00F47776">
          <w:rPr>
            <w:color w:val="auto"/>
          </w:rPr>
          <w:delText>,F</w:delText>
        </w:r>
      </w:del>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del w:id="293" w:author="Yoav Ram" w:date="2017-10-24T12:05:00Z">
        <w:r w:rsidR="00B85306" w:rsidRPr="000A28AB" w:rsidDel="002173A7">
          <w:rPr>
            <w:b w:val="0"/>
            <w:bCs w:val="0"/>
            <w:color w:val="auto"/>
          </w:rPr>
          <w:delText xml:space="preserve">. </w:delText>
        </w:r>
      </w:del>
      <w:ins w:id="294" w:author="Yoav Ram" w:date="2017-10-24T12:05:00Z">
        <w:r w:rsidR="002173A7">
          <w:rPr>
            <w:b w:val="0"/>
            <w:bCs w:val="0"/>
            <w:color w:val="auto"/>
          </w:rPr>
          <w:t>,</w:t>
        </w:r>
        <w:r w:rsidR="002173A7" w:rsidRPr="000A28AB">
          <w:rPr>
            <w:b w:val="0"/>
            <w:bCs w:val="0"/>
            <w:color w:val="auto"/>
          </w:rPr>
          <w:t xml:space="preserve"> </w:t>
        </w:r>
        <w:r w:rsidR="002173A7">
          <w:rPr>
            <w:b w:val="0"/>
            <w:bCs w:val="0"/>
            <w:color w:val="auto"/>
          </w:rPr>
          <w:t>e</w:t>
        </w:r>
      </w:ins>
      <w:del w:id="295" w:author="Yoav Ram" w:date="2017-10-24T12:05:00Z">
        <w:r w:rsidR="00B85306" w:rsidRPr="000A28AB" w:rsidDel="002173A7">
          <w:rPr>
            <w:b w:val="0"/>
            <w:bCs w:val="0"/>
            <w:color w:val="auto"/>
          </w:rPr>
          <w:delText>E</w:delText>
        </w:r>
      </w:del>
      <w:r w:rsidR="00B85306" w:rsidRPr="000A28AB">
        <w:rPr>
          <w:b w:val="0"/>
          <w:bCs w:val="0"/>
          <w:color w:val="auto"/>
        </w:rPr>
        <w:t xml:space="preserve">xperimental conditions as </w:t>
      </w:r>
      <w:r w:rsidR="00B85306">
        <w:rPr>
          <w:b w:val="0"/>
          <w:bCs w:val="0"/>
          <w:color w:val="auto"/>
        </w:rPr>
        <w:t xml:space="preserve">described </w:t>
      </w:r>
      <w:del w:id="296" w:author="Yoav Ram" w:date="2017-10-24T12:05:00Z">
        <w:r w:rsidR="00DB709C" w:rsidDel="002173A7">
          <w:rPr>
            <w:b w:val="0"/>
            <w:bCs w:val="0"/>
            <w:color w:val="auto"/>
          </w:rPr>
          <w:delText>for</w:delText>
        </w:r>
        <w:r w:rsidR="00DB709C" w:rsidRPr="000A28AB" w:rsidDel="002173A7">
          <w:rPr>
            <w:b w:val="0"/>
            <w:bCs w:val="0"/>
            <w:color w:val="auto"/>
          </w:rPr>
          <w:delText xml:space="preserve"> </w:delText>
        </w:r>
      </w:del>
      <w:ins w:id="297" w:author="Yoav Ram" w:date="2017-10-24T12:05:00Z">
        <w:r w:rsidR="002173A7">
          <w:rPr>
            <w:b w:val="0"/>
            <w:bCs w:val="0"/>
            <w:color w:val="auto"/>
          </w:rPr>
          <w:t>in</w:t>
        </w:r>
        <w:r w:rsidR="002173A7" w:rsidRPr="000A28AB">
          <w:rPr>
            <w:b w:val="0"/>
            <w:bCs w:val="0"/>
            <w:color w:val="auto"/>
          </w:rPr>
          <w:t xml:space="preserve"> </w:t>
        </w:r>
      </w:ins>
      <w:r w:rsidR="00B85306">
        <w:rPr>
          <w:b w:val="0"/>
          <w:bCs w:val="0"/>
          <w:color w:val="auto"/>
        </w:rPr>
        <w:t>(</w:t>
      </w:r>
      <w:r w:rsidR="00B85306" w:rsidRPr="000A28AB">
        <w:rPr>
          <w:b w:val="0"/>
          <w:bCs w:val="0"/>
          <w:color w:val="auto"/>
        </w:rPr>
        <w:t>A</w:t>
      </w:r>
      <w:del w:id="298" w:author="Yoav Ram" w:date="2017-10-24T12:05:00Z">
        <w:r w:rsidR="00494E7D" w:rsidDel="002173A7">
          <w:rPr>
            <w:b w:val="0"/>
            <w:bCs w:val="0"/>
            <w:color w:val="auto"/>
          </w:rPr>
          <w:delText>,D</w:delText>
        </w:r>
      </w:del>
      <w:r w:rsidR="00B85306">
        <w:rPr>
          <w:b w:val="0"/>
          <w:bCs w:val="0"/>
          <w:color w:val="auto"/>
        </w:rPr>
        <w:t>)</w:t>
      </w:r>
      <w:r w:rsidR="00B85306" w:rsidRPr="000A28AB">
        <w:rPr>
          <w:b w:val="0"/>
          <w:bCs w:val="0"/>
          <w:color w:val="auto"/>
        </w:rPr>
        <w:t>.</w:t>
      </w:r>
      <w:ins w:id="299" w:author="Yoav Ram" w:date="2017-10-24T12:01:00Z">
        <w:r w:rsidR="00F47776">
          <w:rPr>
            <w:b w:val="0"/>
            <w:bCs w:val="0"/>
            <w:color w:val="auto"/>
          </w:rPr>
          <w:t xml:space="preserve"> </w:t>
        </w:r>
      </w:ins>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300"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300"/>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301"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302"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303"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745D935" w:rsidR="006C449D" w:rsidRDefault="00F31589" w:rsidP="00C02003">
      <w:pPr>
        <w:pStyle w:val="Heading2"/>
      </w:pPr>
      <w:r>
        <w:t>b</w:t>
      </w:r>
      <w:r w:rsidR="00745FCB">
        <w:t xml:space="preserve">. </w:t>
      </w:r>
      <w:ins w:id="304" w:author="Yoav Ram" w:date="2017-10-19T13:57:00Z">
        <w:r w:rsidR="00C02003">
          <w:t>Estimate competition coefficients</w:t>
        </w:r>
      </w:ins>
      <w:del w:id="305" w:author="Yoav Ram" w:date="2017-10-19T13:49:00Z">
        <w:r w:rsidR="006C449D" w:rsidDel="008140DF">
          <w:delText xml:space="preserve">Mixed </w:delText>
        </w:r>
      </w:del>
      <w:del w:id="306" w:author="Yoav Ram" w:date="2017-10-19T13:57:00Z">
        <w:r w:rsidR="006C449D" w:rsidDel="00C02003">
          <w:delText>culture</w:delText>
        </w:r>
      </w:del>
      <w:del w:id="307" w:author="Yoav Ram" w:date="2017-10-19T13:49:00Z">
        <w:r w:rsidR="006C449D" w:rsidDel="008140DF">
          <w:delText xml:space="preserve"> growth</w:delText>
        </w:r>
      </w:del>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308" w:author="Yoav Ram" w:date="2017-10-19T12:30:00Z">
        <w:r w:rsidR="00833210">
          <w:t xml:space="preserve"> </w:t>
        </w:r>
      </w:ins>
      <w:moveToRangeStart w:id="309" w:author="Yoav Ram" w:date="2017-10-19T12:30:00Z" w:name="move496179551"/>
      <w:moveTo w:id="310" w:author="Yoav Ram" w:date="2017-10-19T12:30:00Z">
        <w:del w:id="311"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309"/>
      <w:ins w:id="312" w:author="Yoav Ram" w:date="2017-10-19T12:30:00Z">
        <w:r w:rsidR="00833210">
          <w:t xml:space="preserve"> </w:t>
        </w:r>
      </w:ins>
      <w:del w:id="313"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314" w:author="Yoav Ram" w:date="2017-10-19T12:31:00Z">
        <w:r w:rsidR="00756174" w:rsidRPr="000A28AB" w:rsidDel="00833210">
          <w:delText xml:space="preserve">text </w:delText>
        </w:r>
      </w:del>
      <w:ins w:id="315"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669D72FB" w:rsidR="007A7F01" w:rsidRPr="000A28AB" w:rsidRDefault="00AC117E" w:rsidP="0078084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316"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317" w:author="Yoav Ram" w:date="2017-10-18T16:31:00Z">
                  <w:rPr>
                    <w:i/>
                    <w:iCs/>
                  </w:rPr>
                </w:rPrChange>
              </w:rPr>
            </w:pPr>
            <w:r w:rsidRPr="00566BA2">
              <w:rPr>
                <w:rPrChange w:id="318" w:author="Yoav Ram" w:date="2017-10-18T16:31:00Z">
                  <w:rPr>
                    <w:i/>
                    <w:iCs/>
                  </w:rPr>
                </w:rPrChange>
              </w:rPr>
              <w:t>[3a]</w:t>
            </w:r>
          </w:p>
          <w:p w14:paraId="6509A934" w14:textId="77777777" w:rsidR="006D6E0A" w:rsidRPr="00566BA2" w:rsidRDefault="006D6E0A">
            <w:pPr>
              <w:jc w:val="right"/>
              <w:rPr>
                <w:rPrChange w:id="319" w:author="Yoav Ram" w:date="2017-10-18T16:31:00Z">
                  <w:rPr>
                    <w:i/>
                    <w:iCs/>
                  </w:rPr>
                </w:rPrChange>
              </w:rPr>
            </w:pPr>
          </w:p>
          <w:p w14:paraId="3EAD2335" w14:textId="77777777" w:rsidR="007A7F01" w:rsidRPr="00566BA2" w:rsidRDefault="007A7F01" w:rsidP="006D6E0A">
            <w:pPr>
              <w:jc w:val="right"/>
              <w:rPr>
                <w:rPrChange w:id="320" w:author="Yoav Ram" w:date="2017-10-18T16:31:00Z">
                  <w:rPr>
                    <w:i/>
                    <w:iCs/>
                  </w:rPr>
                </w:rPrChange>
              </w:rPr>
            </w:pPr>
            <w:r w:rsidRPr="00566BA2">
              <w:rPr>
                <w:rPrChange w:id="321" w:author="Yoav Ram" w:date="2017-10-18T16:31:00Z">
                  <w:rPr>
                    <w:i/>
                    <w:iCs/>
                  </w:rPr>
                </w:rPrChange>
              </w:rPr>
              <w:t>[3b]</w:t>
            </w:r>
          </w:p>
        </w:tc>
      </w:tr>
    </w:tbl>
    <w:p w14:paraId="2AE9E286" w14:textId="7D1D81EB" w:rsidR="007A7F01" w:rsidRPr="000A28AB" w:rsidDel="00833210" w:rsidRDefault="00833210" w:rsidP="00833210">
      <w:pPr>
        <w:ind w:firstLine="0"/>
        <w:rPr>
          <w:del w:id="322" w:author="Yoav Ram" w:date="2017-10-19T12:32:00Z"/>
        </w:rPr>
      </w:pPr>
      <w:ins w:id="323"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324" w:author="Yoav Ram" w:date="2017-10-19T12:32:00Z">
        <w:r>
          <w:t xml:space="preserve">, </w:t>
        </w:r>
      </w:ins>
      <w:del w:id="325"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326" w:author="Yoav Ram" w:date="2017-10-19T12:32:00Z">
        <w:r>
          <w:t>(</w:t>
        </w:r>
      </w:ins>
      <w:r w:rsidR="00B02278">
        <w:t>o</w:t>
      </w:r>
      <w:r w:rsidR="00651E9E">
        <w:t>btained</w:t>
      </w:r>
      <w:r w:rsidR="007A7F01" w:rsidRPr="000A28AB">
        <w:t xml:space="preserve"> from fitting the</w:t>
      </w:r>
      <w:ins w:id="327" w:author="Yoav Ram" w:date="2017-10-19T12:31:00Z">
        <w:r>
          <w:t xml:space="preserve"> growth model (eq. 2</w:t>
        </w:r>
      </w:ins>
      <w:ins w:id="328" w:author="Yoav Ram" w:date="2017-10-19T12:32:00Z">
        <w:r>
          <w:t>) to</w:t>
        </w:r>
      </w:ins>
      <w:r w:rsidR="007A7F01" w:rsidRPr="000A28AB">
        <w:t xml:space="preserve"> monoculture growth curve data</w:t>
      </w:r>
      <w:ins w:id="329" w:author="Yoav Ram" w:date="2017-10-19T12:32:00Z">
        <w:r>
          <w:t>), and</w:t>
        </w:r>
      </w:ins>
      <w:del w:id="330"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331" w:author="Yoav Ram" w:date="2017-10-19T12:32:00Z">
        <w:r>
          <w:t xml:space="preserve"> </w:t>
        </w:r>
      </w:ins>
    </w:p>
    <w:p w14:paraId="69A40931" w14:textId="7A887DF6" w:rsidR="007A7F01" w:rsidRPr="000A28AB" w:rsidRDefault="007A7F01">
      <w:pPr>
        <w:ind w:firstLine="0"/>
        <w:pPrChange w:id="332" w:author="Yoav Ram" w:date="2017-10-19T12:32:00Z">
          <w:pPr/>
        </w:pPrChange>
      </w:pPr>
      <w:moveFromRangeStart w:id="333" w:author="Yoav Ram" w:date="2017-10-19T12:30:00Z" w:name="move496179551"/>
      <w:moveFrom w:id="334"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333"/>
      <w:del w:id="335" w:author="Yoav Ram" w:date="2017-10-19T12:32:00Z">
        <w:r w:rsidR="00517B55" w:rsidDel="00833210">
          <w:delText>Of note</w:delText>
        </w:r>
      </w:del>
      <w:ins w:id="336" w:author="Yoav Ram" w:date="2017-10-19T12:32:00Z">
        <w:r w:rsidR="00833210">
          <w:t>Note that</w:t>
        </w:r>
      </w:ins>
      <w:del w:id="337"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3F41E36E" w14:textId="3D7B9FE0" w:rsidR="008140DF" w:rsidRDefault="008140DF">
      <w:pPr>
        <w:pStyle w:val="Heading3"/>
        <w:rPr>
          <w:ins w:id="338" w:author="Yoav Ram" w:date="2017-10-19T13:49:00Z"/>
        </w:rPr>
        <w:pPrChange w:id="339" w:author="Yoav Ram" w:date="2017-10-19T13:49:00Z">
          <w:pPr/>
        </w:pPrChange>
      </w:pPr>
      <w:ins w:id="340" w:author="Yoav Ram" w:date="2017-10-19T13:50:00Z">
        <w:r>
          <w:t>Model fitting</w:t>
        </w:r>
      </w:ins>
    </w:p>
    <w:p w14:paraId="550186D3" w14:textId="5BD7C3F2" w:rsidR="007A7F01" w:rsidRPr="000A28AB" w:rsidRDefault="00833210" w:rsidP="007F21BA">
      <w:ins w:id="341" w:author="Yoav Ram" w:date="2017-10-19T12:33:00Z">
        <w:r>
          <w:t>The competition model (e</w:t>
        </w:r>
      </w:ins>
      <w:del w:id="342" w:author="Yoav Ram" w:date="2017-10-19T12:33:00Z">
        <w:r w:rsidR="007A7F01" w:rsidRPr="000A28AB" w:rsidDel="00833210">
          <w:delText>E</w:delText>
        </w:r>
      </w:del>
      <w:r w:rsidR="007A7F01" w:rsidRPr="000A28AB">
        <w:t>q. 3</w:t>
      </w:r>
      <w:ins w:id="343" w:author="Yoav Ram" w:date="2017-10-19T12:33:00Z">
        <w:r>
          <w:t>)</w:t>
        </w:r>
      </w:ins>
      <w:r w:rsidR="007A7F01" w:rsidRPr="000A28AB">
        <w:t xml:space="preserve"> </w:t>
      </w:r>
      <w:ins w:id="344" w:author="Yoav Ram" w:date="2017-10-19T13:50:00Z">
        <w:r w:rsidR="008140DF">
          <w:t>wa</w:t>
        </w:r>
      </w:ins>
      <w:del w:id="345" w:author="Yoav Ram" w:date="2017-10-19T13:50:00Z">
        <w:r w:rsidR="007A7F01" w:rsidRPr="000A28AB" w:rsidDel="008140DF">
          <w:delText>i</w:delText>
        </w:r>
      </w:del>
      <w:r w:rsidR="007A7F01" w:rsidRPr="000A28AB">
        <w:t xml:space="preserve">s fitted to </w:t>
      </w:r>
      <w:ins w:id="346" w:author="Yoav Ram" w:date="2017-10-19T12:33:00Z">
        <w:r>
          <w:t xml:space="preserve">data </w:t>
        </w:r>
      </w:ins>
      <w:del w:id="347" w:author="Yoav Ram" w:date="2017-10-19T12:33:00Z">
        <w:r w:rsidR="007A7F01" w:rsidRPr="000A28AB" w:rsidDel="00833210">
          <w:delText xml:space="preserve">the </w:delText>
        </w:r>
      </w:del>
      <w:ins w:id="348" w:author="Yoav Ram" w:date="2017-10-19T12:33:00Z">
        <w:r>
          <w:t>from the g</w:t>
        </w:r>
      </w:ins>
      <w:del w:id="349" w:author="Yoav Ram" w:date="2017-10-19T12:33:00Z">
        <w:r w:rsidR="007A7F01" w:rsidRPr="000A28AB" w:rsidDel="00833210">
          <w:delText>g</w:delText>
        </w:r>
      </w:del>
      <w:r w:rsidR="007A7F01" w:rsidRPr="000A28AB">
        <w:t xml:space="preserve">rowth </w:t>
      </w:r>
      <w:del w:id="350" w:author="Yoav Ram" w:date="2017-10-19T12:33:00Z">
        <w:r w:rsidR="007A7F01" w:rsidRPr="000A28AB" w:rsidDel="00833210">
          <w:delText xml:space="preserve">curve </w:delText>
        </w:r>
      </w:del>
      <w:r w:rsidR="007A7F01" w:rsidRPr="000A28AB">
        <w:t xml:space="preserve">of </w:t>
      </w:r>
      <w:del w:id="351" w:author="Yoav Ram" w:date="2017-10-19T12:33:00Z">
        <w:r w:rsidR="007A7F01" w:rsidRPr="000A28AB" w:rsidDel="00833210">
          <w:delText xml:space="preserve">a </w:delText>
        </w:r>
      </w:del>
      <w:ins w:id="352" w:author="Yoav Ram" w:date="2017-10-19T12:33:00Z">
        <w:r>
          <w:t xml:space="preserve">the </w:t>
        </w:r>
      </w:ins>
      <w:r w:rsidR="007A7F01" w:rsidRPr="000A28AB">
        <w:t xml:space="preserve">mixed culture that includes both strains, in which the combined OD of the strains </w:t>
      </w:r>
      <w:ins w:id="353" w:author="Yoav Ram" w:date="2017-10-19T13:50:00Z">
        <w:r w:rsidR="008140DF">
          <w:t>wa</w:t>
        </w:r>
      </w:ins>
      <w:del w:id="354" w:author="Yoav Ram" w:date="2017-10-19T13:50:00Z">
        <w:r w:rsidR="007A7F01" w:rsidRPr="000A28AB" w:rsidDel="008140DF">
          <w:delText>i</w:delText>
        </w:r>
      </w:del>
      <w:r w:rsidR="007A7F01" w:rsidRPr="000A28AB">
        <w:t>s recorded over time</w:t>
      </w:r>
      <w:r w:rsidR="00D96F6C" w:rsidRPr="000A28AB">
        <w:t xml:space="preserve"> (but not the frequency</w:t>
      </w:r>
      <w:r w:rsidR="00001E91" w:rsidRPr="000A28AB">
        <w:t xml:space="preserve"> or density</w:t>
      </w:r>
      <w:r w:rsidR="00D96F6C" w:rsidRPr="000A28AB">
        <w:t xml:space="preserve"> of </w:t>
      </w:r>
      <w:del w:id="355" w:author="Yoav Ram" w:date="2017-10-19T12:33:00Z">
        <w:r w:rsidR="00D96F6C" w:rsidRPr="000A28AB" w:rsidDel="00833210">
          <w:delText xml:space="preserve">each </w:delText>
        </w:r>
      </w:del>
      <w:r w:rsidR="00D96F6C" w:rsidRPr="000A28AB">
        <w:t>individual strain</w:t>
      </w:r>
      <w:ins w:id="356" w:author="Yoav Ram" w:date="2017-10-19T12:33:00Z">
        <w:r>
          <w:t>s</w:t>
        </w:r>
      </w:ins>
      <w:r w:rsidR="00D96F6C" w:rsidRPr="000A28AB">
        <w:t>)</w:t>
      </w:r>
      <w:r w:rsidR="007A7F01" w:rsidRPr="000A28AB">
        <w:t xml:space="preserve">. </w:t>
      </w:r>
      <w:del w:id="357" w:author="Yoav Ram" w:date="2017-10-19T12:34:00Z">
        <w:r w:rsidR="007A7F01" w:rsidRPr="000A28AB" w:rsidDel="007F21BA">
          <w:delText xml:space="preserve">This </w:delText>
        </w:r>
      </w:del>
      <w:ins w:id="358" w:author="Yoav Ram" w:date="2017-10-19T12:34:00Z">
        <w:r w:rsidR="007F21BA" w:rsidRPr="000A28AB">
          <w:t>Th</w:t>
        </w:r>
        <w:r w:rsidR="007F21BA">
          <w:t>e</w:t>
        </w:r>
        <w:r w:rsidR="007F21BA" w:rsidRPr="000A28AB">
          <w:t xml:space="preserve"> </w:t>
        </w:r>
      </w:ins>
      <w:r w:rsidR="007A7F01" w:rsidRPr="000A28AB">
        <w:t>fit</w:t>
      </w:r>
      <w:ins w:id="359" w:author="Yoav Ram" w:date="2017-10-19T12:35:00Z">
        <w:r w:rsidR="007F21BA">
          <w:t>ting</w:t>
        </w:r>
      </w:ins>
      <w:r w:rsidR="007A7F01" w:rsidRPr="000A28AB">
        <w:t xml:space="preserve"> </w:t>
      </w:r>
      <w:ins w:id="360" w:author="Yoav Ram" w:date="2017-10-19T12:36:00Z">
        <w:r w:rsidR="007F21BA">
          <w:t>provides</w:t>
        </w:r>
      </w:ins>
      <w:ins w:id="361"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362" w:author="Yoav Ram" w:date="2017-10-19T12:36:00Z">
        <w:r w:rsidR="007F21BA">
          <w:t xml:space="preserve"> </w:t>
        </w:r>
      </w:ins>
      <w:ins w:id="363" w:author="Yoav Ram" w:date="2017-10-19T13:50:00Z">
        <w:r w:rsidR="008140DF">
          <w:t>wa</w:t>
        </w:r>
      </w:ins>
      <w:del w:id="364" w:author="Yoav Ram" w:date="2017-10-19T13:50:00Z">
        <w:r w:rsidR="007A7F01" w:rsidRPr="000A28AB" w:rsidDel="008140DF">
          <w:delText>i</w:delText>
        </w:r>
      </w:del>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365" w:author="Yoav Ram" w:date="2017-10-19T12:35:00Z">
        <w:r w:rsidR="007F21BA">
          <w:t xml:space="preserve">the sum of the integrals of the system in </w:t>
        </w:r>
      </w:ins>
      <w:r w:rsidR="007A7F01" w:rsidRPr="000A28AB">
        <w:t>eq. 3) and the</w:t>
      </w:r>
      <w:ins w:id="366" w:author="Yoav Ram" w:date="2017-10-19T12:37:00Z">
        <w:r w:rsidR="007F21BA">
          <w:t xml:space="preserve"> total</w:t>
        </w:r>
      </w:ins>
      <w:r w:rsidR="007A7F01" w:rsidRPr="000A28AB">
        <w:t xml:space="preserve"> </w:t>
      </w:r>
      <w:del w:id="367" w:author="Yoav Ram" w:date="2017-10-19T12:36:00Z">
        <w:r w:rsidR="007A7F01" w:rsidRPr="000A28AB" w:rsidDel="007F21BA">
          <w:delText xml:space="preserve">observed </w:delText>
        </w:r>
      </w:del>
      <w:r w:rsidR="007A7F01" w:rsidRPr="000A28AB">
        <w:t xml:space="preserve">OD from </w:t>
      </w:r>
      <w:del w:id="368" w:author="Yoav Ram" w:date="2017-10-19T12:36:00Z">
        <w:r w:rsidR="007A7F01" w:rsidRPr="000A28AB" w:rsidDel="007F21BA">
          <w:delText xml:space="preserve">the </w:delText>
        </w:r>
      </w:del>
      <w:ins w:id="369" w:author="Yoav Ram" w:date="2017-10-19T12:36:00Z">
        <w:r w:rsidR="007F21BA">
          <w:t xml:space="preserve">the </w:t>
        </w:r>
      </w:ins>
      <w:r w:rsidR="007A7F01" w:rsidRPr="000A28AB">
        <w:t>mixed culture</w:t>
      </w:r>
      <w:r w:rsidR="00001E91" w:rsidRPr="000A28AB">
        <w:t xml:space="preserve"> </w:t>
      </w:r>
      <w:del w:id="370" w:author="Yoav Ram" w:date="2017-10-19T12:36:00Z">
        <w:r w:rsidR="004C0744" w:rsidRPr="000A28AB" w:rsidDel="007F21BA">
          <w:delText xml:space="preserve">and </w:delText>
        </w:r>
      </w:del>
      <w:del w:id="371" w:author="Yoav Ram" w:date="2017-10-19T12:37:00Z">
        <w:r w:rsidR="004C0744" w:rsidRPr="000A28AB" w:rsidDel="007F21BA">
          <w:delText>yields</w:delText>
        </w:r>
        <w:r w:rsidR="00001E91" w:rsidRPr="000A28AB" w:rsidDel="007F21BA">
          <w:delText xml:space="preserve"> </w:delText>
        </w:r>
      </w:del>
      <w:del w:id="372"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6C449378" w14:textId="561C5DEA" w:rsidR="001F7E9F" w:rsidRDefault="005B7870">
      <w:pPr>
        <w:pStyle w:val="Heading2"/>
        <w:rPr>
          <w:ins w:id="373" w:author="Yoav Ram" w:date="2017-10-19T13:50:00Z"/>
        </w:rPr>
        <w:pPrChange w:id="374" w:author="Yoav Ram" w:date="2017-10-19T13:58:00Z">
          <w:pPr/>
        </w:pPrChange>
      </w:pPr>
      <w:ins w:id="375" w:author="Yoav Ram" w:date="2017-10-19T13:51:00Z">
        <w:r>
          <w:t xml:space="preserve">c. </w:t>
        </w:r>
      </w:ins>
      <w:ins w:id="376" w:author="Yoav Ram" w:date="2017-10-19T13:50:00Z">
        <w:r w:rsidR="001F7E9F">
          <w:t>Prediction</w:t>
        </w:r>
      </w:ins>
      <w:ins w:id="377" w:author="Yoav Ram" w:date="2017-10-19T13:51:00Z">
        <w:r>
          <w:t xml:space="preserve"> </w:t>
        </w:r>
      </w:ins>
      <w:ins w:id="378" w:author="Yoav Ram" w:date="2017-10-19T13:57:00Z">
        <w:r w:rsidR="00C02003">
          <w:t xml:space="preserve">and validation </w:t>
        </w:r>
      </w:ins>
      <w:ins w:id="379" w:author="Yoav Ram" w:date="2017-10-19T13:51:00Z">
        <w:r>
          <w:t xml:space="preserve">of relative </w:t>
        </w:r>
        <w:r w:rsidR="00C02003">
          <w:t>growth</w:t>
        </w:r>
      </w:ins>
    </w:p>
    <w:p w14:paraId="288B6E77" w14:textId="2D362208" w:rsidR="00C02003" w:rsidRDefault="00C02003">
      <w:pPr>
        <w:pStyle w:val="Heading3"/>
        <w:rPr>
          <w:ins w:id="380" w:author="Yoav Ram" w:date="2017-10-19T13:59:00Z"/>
        </w:rPr>
        <w:pPrChange w:id="381" w:author="Yoav Ram" w:date="2017-10-19T14:00:00Z">
          <w:pPr/>
        </w:pPrChange>
      </w:pPr>
      <w:ins w:id="382" w:author="Yoav Ram" w:date="2017-10-19T14:00:00Z">
        <w:r>
          <w:t>Model p</w:t>
        </w:r>
      </w:ins>
      <w:ins w:id="383" w:author="Yoav Ram" w:date="2017-10-19T13:59:00Z">
        <w:r w:rsidRPr="000A28AB">
          <w:t xml:space="preserve">rediction </w:t>
        </w:r>
      </w:ins>
    </w:p>
    <w:p w14:paraId="77A01BCB" w14:textId="08198B26" w:rsidR="00C02003" w:rsidRDefault="007F21BA">
      <w:pPr>
        <w:rPr>
          <w:ins w:id="384" w:author="Yoav Ram" w:date="2017-10-19T13:59:00Z"/>
        </w:rPr>
      </w:pPr>
      <w:ins w:id="385" w:author="Yoav Ram" w:date="2017-10-19T12:38:00Z">
        <w:r>
          <w:t xml:space="preserve">With estimates of all </w:t>
        </w:r>
      </w:ins>
      <w:ins w:id="386" w:author="Yoav Ram" w:date="2017-10-19T12:37:00Z">
        <w:r>
          <w:t xml:space="preserve">the </w:t>
        </w:r>
      </w:ins>
      <w:ins w:id="387" w:author="Yoav Ram" w:date="2017-10-19T12:38:00Z">
        <w:r>
          <w:t xml:space="preserve">competition model </w:t>
        </w:r>
      </w:ins>
      <w:ins w:id="388" w:author="Yoav Ram" w:date="2017-10-19T12:37:00Z">
        <w:r>
          <w:t>parameter</w:t>
        </w:r>
      </w:ins>
      <w:ins w:id="389" w:author="Yoav Ram" w:date="2017-10-19T12:38:00Z">
        <w:r>
          <w:t>s,</w:t>
        </w:r>
      </w:ins>
      <w:ins w:id="390" w:author="Yoav Ram" w:date="2017-10-19T13:58:00Z">
        <w:r w:rsidR="00C02003">
          <w:t xml:space="preserve"> we solved</w:t>
        </w:r>
      </w:ins>
      <w:ins w:id="391" w:author="Yoav Ram" w:date="2017-10-19T12:38:00Z">
        <w:r>
          <w:t xml:space="preserve"> the </w:t>
        </w:r>
      </w:ins>
      <w:ins w:id="392" w:author="Yoav Ram" w:date="2017-10-19T13:52:00Z">
        <w:r w:rsidR="005B7870">
          <w:t xml:space="preserve">competition </w:t>
        </w:r>
      </w:ins>
      <w:ins w:id="393" w:author="Yoav Ram" w:date="2017-10-19T12:38:00Z">
        <w:r>
          <w:t>model</w:t>
        </w:r>
      </w:ins>
      <w:ins w:id="394" w:author="Yoav Ram" w:date="2017-10-19T13:58:00Z">
        <w:r w:rsidR="00C02003">
          <w:t xml:space="preserve"> (eq. 3) using</w:t>
        </w:r>
      </w:ins>
      <w:del w:id="395"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del w:id="396" w:author="Yoav Ram" w:date="2017-10-19T13:58:00Z">
        <w:r w:rsidR="007A7F01" w:rsidRPr="000A28AB" w:rsidDel="00C02003">
          <w:delText>solved by</w:delText>
        </w:r>
      </w:del>
      <w:r w:rsidR="007A7F01" w:rsidRPr="000A28AB">
        <w:t xml:space="preserve"> numerical integration, </w:t>
      </w:r>
      <w:ins w:id="397" w:author="Yoav Ram" w:date="2017-10-19T13:58:00Z">
        <w:r w:rsidR="00C02003">
          <w:t xml:space="preserve">thus </w:t>
        </w:r>
      </w:ins>
      <w:r w:rsidR="007A7F01" w:rsidRPr="000A28AB">
        <w:t xml:space="preserve">providing a </w:t>
      </w:r>
      <w:del w:id="398" w:author="Yoav Ram" w:date="2017-10-19T12:39:00Z">
        <w:r w:rsidR="007A7F01" w:rsidRPr="000A28AB" w:rsidDel="007F21BA">
          <w:delText xml:space="preserve">joint </w:delText>
        </w:r>
      </w:del>
      <w:r w:rsidR="007A7F01" w:rsidRPr="000A28AB">
        <w:t xml:space="preserve">prediction for the </w:t>
      </w:r>
      <w:ins w:id="399" w:author="Yoav Ram" w:date="2017-10-19T13:58:00Z">
        <w:r w:rsidR="00C02003">
          <w:t xml:space="preserve">cell </w:t>
        </w:r>
      </w:ins>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ins w:id="400" w:author="Yoav Ram" w:date="2017-10-19T13:58:00Z">
        <w:r w:rsidR="00C02003">
          <w:t xml:space="preserve"> of the two strains growing in a mixed culture</w:t>
        </w:r>
      </w:ins>
      <w:r w:rsidR="007A7F01" w:rsidRPr="000A28AB">
        <w:t>. From the</w:t>
      </w:r>
      <w:ins w:id="401" w:author="Yoav Ram" w:date="2017-10-19T12:39:00Z">
        <w:r>
          <w:t>se</w:t>
        </w:r>
      </w:ins>
      <w:r w:rsidR="007A7F01" w:rsidRPr="000A28AB">
        <w:t xml:space="preserve"> predicted densities, the frequencies of each strain over time </w:t>
      </w:r>
      <w:del w:id="402" w:author="Yoav Ram" w:date="2017-10-19T13:59:00Z">
        <w:r w:rsidR="007A7F01" w:rsidRPr="000A28AB" w:rsidDel="00C02003">
          <w:delText xml:space="preserve">can </w:delText>
        </w:r>
      </w:del>
      <w:ins w:id="403" w:author="Yoav Ram" w:date="2017-10-19T13:59:00Z">
        <w:r w:rsidR="00C02003">
          <w:t>were</w:t>
        </w:r>
      </w:ins>
      <w:del w:id="404" w:author="Yoav Ram" w:date="2017-10-19T13:59:00Z">
        <w:r w:rsidR="007A7F01" w:rsidRPr="000A28AB" w:rsidDel="00C02003">
          <w:delText>be</w:delText>
        </w:r>
      </w:del>
      <w:r w:rsidR="007A7F01" w:rsidRPr="000A28AB">
        <w:t xml:space="preserve"> </w:t>
      </w:r>
      <w:del w:id="405" w:author="Yoav Ram" w:date="2017-10-19T12:39:00Z">
        <w:r w:rsidR="00001E91" w:rsidRPr="000A28AB" w:rsidDel="007F21BA">
          <w:delText>inferred</w:delText>
        </w:r>
      </w:del>
      <w:ins w:id="406" w:author="Yoav Ram" w:date="2017-10-19T12:39:00Z">
        <w:r>
          <w:t>estimated</w:t>
        </w:r>
      </w:ins>
      <w:ins w:id="407" w:author="Yoav Ram" w:date="2017-10-19T13:59:00Z">
        <w:r w:rsidR="00C02003">
          <w:t>:</w:t>
        </w:r>
      </w:ins>
      <w:del w:id="408" w:author="Yoav Ram" w:date="2017-10-19T12:39:00Z">
        <w:r w:rsidR="00001E91" w:rsidRPr="000A28AB" w:rsidDel="007F21BA">
          <w:delText>:</w:delText>
        </w:r>
      </w:del>
      <w:del w:id="409" w:author="Yoav Ram" w:date="2017-10-19T13:59:00Z">
        <w:r w:rsidR="00001E91" w:rsidRPr="000A28AB" w:rsidDel="00C02003">
          <w:delText xml:space="preserve"> </w:delText>
        </w:r>
      </w:del>
    </w:p>
    <w:p w14:paraId="369E2751" w14:textId="54572D29" w:rsidR="007A7F01" w:rsidRPr="000A28AB" w:rsidRDefault="00AC117E">
      <w:pPr>
        <w:jc w:val="center"/>
        <w:pPrChange w:id="410" w:author="Yoav Ram" w:date="2017-10-19T13:59:00Z">
          <w:pPr/>
        </w:pPrChange>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8DB20B5" w:rsidR="007A7F01" w:rsidRPr="000A28AB" w:rsidRDefault="007A7F01" w:rsidP="00CB76DE">
      <w:pPr>
        <w:pStyle w:val="Heading3"/>
      </w:pPr>
      <w:del w:id="411" w:author="Yoav Ram" w:date="2017-10-19T13:59:00Z">
        <w:r w:rsidRPr="000A28AB" w:rsidDel="00C02003">
          <w:delText>Prediction v</w:delText>
        </w:r>
      </w:del>
      <w:ins w:id="412" w:author="Yoav Ram" w:date="2017-10-19T13:59:00Z">
        <w:r w:rsidR="00C02003">
          <w:t>Experimental v</w:t>
        </w:r>
      </w:ins>
      <w:r w:rsidRPr="000A28AB">
        <w:t>alidation</w:t>
      </w:r>
    </w:p>
    <w:p w14:paraId="65745899" w14:textId="14B8408C" w:rsidR="007A7F01" w:rsidRPr="000A28AB" w:rsidDel="00DC3BC6" w:rsidRDefault="00C02003" w:rsidP="002A7156">
      <w:pPr>
        <w:rPr>
          <w:del w:id="413" w:author="Yoav Ram" w:date="2017-10-19T13:53:00Z"/>
        </w:rPr>
      </w:pPr>
      <w:ins w:id="414" w:author="Yoav Ram" w:date="2017-10-19T14:00:00Z">
        <w:r>
          <w:t xml:space="preserve">The green and red error bars in </w:t>
        </w:r>
      </w:ins>
      <w:del w:id="415" w:author="Yoav Ram" w:date="2017-10-19T13:53:00Z">
        <w:r w:rsidR="007A7F01" w:rsidRPr="000A28AB" w:rsidDel="00DC3BC6">
          <w:delText xml:space="preserve">To </w:delText>
        </w:r>
        <w:r w:rsidR="00517B55" w:rsidDel="00DC3BC6">
          <w:delText>test</w:delText>
        </w:r>
        <w:r w:rsidR="00517B55" w:rsidRPr="000A28AB" w:rsidDel="00DC3BC6">
          <w:delText xml:space="preserve"> </w:delText>
        </w:r>
      </w:del>
      <w:del w:id="416" w:author="Yoav Ram" w:date="2017-10-19T12:40:00Z">
        <w:r w:rsidR="00517B55" w:rsidDel="002A7156">
          <w:delText>this</w:delText>
        </w:r>
        <w:r w:rsidR="00517B55" w:rsidRPr="000A28AB" w:rsidDel="002A7156">
          <w:delText xml:space="preserve"> </w:delText>
        </w:r>
      </w:del>
      <w:del w:id="417" w:author="Yoav Ram" w:date="2017-10-19T13:53:00Z">
        <w:r w:rsidR="007A7F01" w:rsidRPr="000A28AB" w:rsidDel="00DC3BC6">
          <w:delText xml:space="preserve">method, we performed growth curve and competition experiments with two different sets of </w:delText>
        </w:r>
        <w:r w:rsidR="007A7F01" w:rsidRPr="000A28AB" w:rsidDel="00DC3BC6">
          <w:rPr>
            <w:i/>
            <w:iCs/>
          </w:rPr>
          <w:delText xml:space="preserve">E. coli </w:delText>
        </w:r>
        <w:r w:rsidR="007A7F01" w:rsidRPr="000A28AB" w:rsidDel="00DC3BC6">
          <w:delText xml:space="preserve">strains marked with fluorescent proteins. In </w:delText>
        </w:r>
        <w:r w:rsidR="00001E91" w:rsidRPr="000A28AB" w:rsidDel="00DC3BC6">
          <w:delText>experiments A and B</w:delText>
        </w:r>
        <w:r w:rsidR="007A7F01" w:rsidRPr="000A28AB" w:rsidDel="00DC3BC6">
          <w:delText xml:space="preserve"> we competed DH5α-GFP vs. TG1-RFP; in </w:delText>
        </w:r>
        <w:r w:rsidR="00001E91" w:rsidRPr="000A28AB" w:rsidDel="00DC3BC6">
          <w:delText>experiment C</w:delText>
        </w:r>
        <w:r w:rsidR="007A7F01" w:rsidRPr="000A28AB" w:rsidDel="00DC3BC6">
          <w:delText xml:space="preserve"> we competed JM109-GFP with MG1655-Δfnr-RFP</w:delText>
        </w:r>
        <w:r w:rsidR="003B757D" w:rsidDel="00DC3BC6">
          <w:delText xml:space="preserve"> (see </w:delText>
        </w:r>
        <w:r w:rsidR="003B757D" w:rsidDel="00DC3BC6">
          <w:fldChar w:fldCharType="begin"/>
        </w:r>
        <w:r w:rsidR="003B757D" w:rsidDel="00DC3BC6">
          <w:delInstrText xml:space="preserve"> REF _Ref439852214 \h </w:delInstrText>
        </w:r>
        <w:r w:rsidR="003B757D" w:rsidDel="00DC3BC6">
          <w:fldChar w:fldCharType="separate"/>
        </w:r>
        <w:r w:rsidR="00796A41" w:rsidRPr="000A28AB" w:rsidDel="00DC3BC6">
          <w:delText xml:space="preserve">Figure </w:delText>
        </w:r>
        <w:r w:rsidR="00796A41" w:rsidDel="00DC3BC6">
          <w:rPr>
            <w:noProof/>
          </w:rPr>
          <w:delText>2</w:delText>
        </w:r>
        <w:r w:rsidR="003B757D" w:rsidDel="00DC3BC6">
          <w:fldChar w:fldCharType="end"/>
        </w:r>
        <w:r w:rsidR="003B757D" w:rsidDel="00DC3BC6">
          <w:delText>A-C)</w:delText>
        </w:r>
        <w:r w:rsidR="007A7F01" w:rsidRPr="000A28AB" w:rsidDel="00DC3BC6">
          <w:delText xml:space="preserve">. </w:delText>
        </w:r>
      </w:del>
    </w:p>
    <w:p w14:paraId="3A5100C5" w14:textId="702B3098" w:rsidR="00796A41" w:rsidRPr="000A28AB" w:rsidDel="002A7156" w:rsidRDefault="007A7F01" w:rsidP="005A5037">
      <w:pPr>
        <w:rPr>
          <w:del w:id="418" w:author="Yoav Ram" w:date="2017-10-19T12:40:00Z"/>
        </w:rPr>
      </w:pPr>
      <w:del w:id="419" w:author="Yoav Ram" w:date="2017-10-19T13:53:00Z">
        <w:r w:rsidRPr="000A28AB" w:rsidDel="00DC3BC6">
          <w:delText>In each experiment, 32</w:delText>
        </w:r>
        <w:r w:rsidR="008179CB" w:rsidDel="00DC3BC6">
          <w:delText xml:space="preserve"> replicate</w:delText>
        </w:r>
        <w:r w:rsidRPr="000A28AB" w:rsidDel="00DC3BC6">
          <w:delText xml:space="preserve"> </w:delText>
        </w:r>
        <w:r w:rsidR="00001E91" w:rsidRPr="000A28AB" w:rsidDel="00DC3BC6">
          <w:delText xml:space="preserve">monocultures </w:delText>
        </w:r>
        <w:r w:rsidRPr="000A28AB" w:rsidDel="00DC3BC6">
          <w:delText xml:space="preserve">of the </w:delText>
        </w:r>
        <w:r w:rsidR="00517B55" w:rsidDel="00DC3BC6">
          <w:delText>GFP</w:delText>
        </w:r>
        <w:r w:rsidR="00517B55" w:rsidRPr="000A28AB" w:rsidDel="00DC3BC6">
          <w:delText xml:space="preserve"> </w:delText>
        </w:r>
        <w:r w:rsidRPr="000A28AB" w:rsidDel="00DC3BC6">
          <w:delText xml:space="preserve">strain, 30 </w:delText>
        </w:r>
        <w:r w:rsidR="008179CB" w:rsidDel="00DC3BC6">
          <w:delText xml:space="preserve">replicate </w:delText>
        </w:r>
        <w:r w:rsidR="00001E91" w:rsidRPr="000A28AB" w:rsidDel="00DC3BC6">
          <w:delText>monocultures</w:delText>
        </w:r>
        <w:r w:rsidRPr="000A28AB" w:rsidDel="00DC3BC6">
          <w:delText xml:space="preserve"> of the </w:delText>
        </w:r>
        <w:r w:rsidR="00517B55" w:rsidDel="00DC3BC6">
          <w:delText>RFP</w:delText>
        </w:r>
        <w:r w:rsidR="00517B55" w:rsidRPr="000A28AB" w:rsidDel="00DC3BC6">
          <w:delText xml:space="preserve"> </w:delText>
        </w:r>
        <w:r w:rsidRPr="000A28AB" w:rsidDel="00DC3BC6">
          <w:delText>strain alone, and 32</w:delText>
        </w:r>
        <w:r w:rsidR="008179CB" w:rsidDel="00DC3BC6">
          <w:delText xml:space="preserve"> replicate</w:delText>
        </w:r>
        <w:r w:rsidRPr="000A28AB" w:rsidDel="00DC3BC6">
          <w:delText xml:space="preserve"> </w:delText>
        </w:r>
        <w:r w:rsidR="00001E91" w:rsidRPr="000A28AB" w:rsidDel="00DC3BC6">
          <w:delText>mixed cultures</w:delText>
        </w:r>
        <w:r w:rsidRPr="000A28AB" w:rsidDel="00DC3BC6">
          <w:delText xml:space="preserve"> </w:delText>
        </w:r>
        <w:r w:rsidR="00517B55" w:rsidDel="00DC3BC6">
          <w:delText xml:space="preserve">containing the GFP and RFP </w:delText>
        </w:r>
        <w:r w:rsidR="00001E91" w:rsidRPr="000A28AB" w:rsidDel="00DC3BC6">
          <w:delText>strain</w:delText>
        </w:r>
        <w:r w:rsidR="00517B55" w:rsidDel="00DC3BC6">
          <w:delText>s</w:delText>
        </w:r>
        <w:r w:rsidR="00001E91" w:rsidRPr="000A28AB" w:rsidDel="00DC3BC6">
          <w:delText xml:space="preserve"> </w:delText>
        </w:r>
        <w:r w:rsidRPr="000A28AB" w:rsidDel="00DC3BC6">
          <w:delText>together,</w:delText>
        </w:r>
        <w:r w:rsidR="00517B55" w:rsidDel="00DC3BC6">
          <w:delText xml:space="preserve"> were grown</w:delText>
        </w:r>
        <w:r w:rsidR="00B376BD" w:rsidRPr="000A28AB" w:rsidDel="00DC3BC6">
          <w:delText xml:space="preserve"> in a 96-well plate,</w:delText>
        </w:r>
        <w:r w:rsidRPr="000A28AB" w:rsidDel="00DC3BC6">
          <w:delText xml:space="preserve"> </w:delText>
        </w:r>
        <w:r w:rsidR="00517B55" w:rsidDel="00DC3BC6">
          <w:delText>under</w:delText>
        </w:r>
        <w:r w:rsidRPr="000A28AB" w:rsidDel="00DC3BC6">
          <w:delText xml:space="preserve"> the same experimental conditions. The optical density of each </w:delText>
        </w:r>
        <w:r w:rsidR="00001E91" w:rsidRPr="000A28AB" w:rsidDel="00DC3BC6">
          <w:delText>culture</w:delText>
        </w:r>
        <w:r w:rsidRPr="000A28AB" w:rsidDel="00DC3BC6">
          <w:delText xml:space="preserve"> was measured every 15 minutes using a</w:delText>
        </w:r>
        <w:r w:rsidR="00CD2EF9" w:rsidDel="00DC3BC6">
          <w:delText>n automatic</w:delText>
        </w:r>
        <w:r w:rsidRPr="000A28AB" w:rsidDel="00DC3BC6">
          <w:delText xml:space="preserve"> plate reader. </w:delText>
        </w:r>
        <w:r w:rsidR="00517B55" w:rsidDel="00DC3BC6">
          <w:delText>S</w:delText>
        </w:r>
        <w:r w:rsidRPr="000A28AB" w:rsidDel="00DC3BC6">
          <w:delText>ample</w:delText>
        </w:r>
        <w:r w:rsidR="00517B55" w:rsidDel="00DC3BC6">
          <w:delText>s</w:delText>
        </w:r>
        <w:r w:rsidRPr="000A28AB" w:rsidDel="00DC3BC6">
          <w:delText xml:space="preserve"> </w:delText>
        </w:r>
        <w:r w:rsidR="00517B55" w:rsidDel="00DC3BC6">
          <w:delText>were</w:delText>
        </w:r>
        <w:r w:rsidR="00517B55" w:rsidRPr="000A28AB" w:rsidDel="00DC3BC6">
          <w:delText xml:space="preserve"> </w:delText>
        </w:r>
        <w:r w:rsidR="00517B55" w:rsidDel="00DC3BC6">
          <w:delText>collected</w:delText>
        </w:r>
        <w:r w:rsidR="00517B55" w:rsidRPr="000A28AB" w:rsidDel="00DC3BC6">
          <w:delText xml:space="preserve"> </w:delText>
        </w:r>
        <w:r w:rsidRPr="000A28AB" w:rsidDel="00DC3BC6">
          <w:delText xml:space="preserve">from the mixed </w:delText>
        </w:r>
        <w:r w:rsidR="00001E91" w:rsidRPr="000A28AB" w:rsidDel="00DC3BC6">
          <w:delText>cultures</w:delText>
        </w:r>
        <w:r w:rsidRPr="000A28AB" w:rsidDel="00DC3BC6">
          <w:delText xml:space="preserve"> every hour for the first 7-8 hours, and the </w:delText>
        </w:r>
        <w:r w:rsidR="00517B55" w:rsidDel="00DC3BC6">
          <w:delText xml:space="preserve">relative </w:delText>
        </w:r>
        <w:r w:rsidRPr="000A28AB" w:rsidDel="00DC3BC6">
          <w:delText xml:space="preserve">frequencies of the two strains </w:delText>
        </w:r>
        <w:r w:rsidR="00D96F6C" w:rsidRPr="000A28AB" w:rsidDel="00DC3BC6">
          <w:delText xml:space="preserve">were </w:delText>
        </w:r>
        <w:r w:rsidRPr="000A28AB" w:rsidDel="00DC3BC6">
          <w:delText>measured using flow cytometry (see</w:delText>
        </w:r>
        <w:r w:rsidR="006508E8" w:rsidDel="00DC3BC6">
          <w:delText xml:space="preserve"> </w:delText>
        </w:r>
        <w:r w:rsidRPr="000A28AB" w:rsidDel="00DC3BC6">
          <w:fldChar w:fldCharType="begin"/>
        </w:r>
        <w:r w:rsidRPr="000A28AB" w:rsidDel="00DC3BC6">
          <w:delInstrText xml:space="preserve"> REF _Ref439853427 \h </w:delInstrText>
        </w:r>
        <w:r w:rsidR="000A28AB" w:rsidDel="00DC3BC6">
          <w:delInstrText xml:space="preserve"> \* MERGEFORMAT </w:delInstrText>
        </w:r>
        <w:r w:rsidRPr="000A28AB" w:rsidDel="00DC3BC6">
          <w:fldChar w:fldCharType="separate"/>
        </w:r>
      </w:del>
    </w:p>
    <w:p w14:paraId="3B77DE4B" w14:textId="0AA30BF4" w:rsidR="007A7F01" w:rsidRPr="000A28AB" w:rsidDel="00DC3BC6" w:rsidRDefault="00796A41" w:rsidP="004E6396">
      <w:pPr>
        <w:rPr>
          <w:del w:id="420" w:author="Yoav Ram" w:date="2017-10-19T13:53:00Z"/>
        </w:rPr>
      </w:pPr>
      <w:del w:id="421" w:author="Yoav Ram" w:date="2017-10-19T13:53:00Z">
        <w:r w:rsidRPr="000A28AB" w:rsidDel="00DC3BC6">
          <w:delText>Materials and Methods</w:delText>
        </w:r>
        <w:r w:rsidR="007A7F01" w:rsidRPr="000A28AB" w:rsidDel="00DC3BC6">
          <w:fldChar w:fldCharType="end"/>
        </w:r>
        <w:r w:rsidR="007A7F01" w:rsidRPr="000A28AB" w:rsidDel="00DC3BC6">
          <w:delText>).</w:delText>
        </w:r>
      </w:del>
    </w:p>
    <w:p w14:paraId="0097AEA1" w14:textId="26F3BF48" w:rsidR="007A7F01" w:rsidRPr="000A28AB" w:rsidRDefault="002A7156" w:rsidP="00EE3F11">
      <w:ins w:id="422" w:author="Yoav Ram" w:date="2017-10-19T12:40:00Z">
        <w:r>
          <w:t xml:space="preserve">Figure 3D-F show the </w:t>
        </w:r>
      </w:ins>
      <w:del w:id="423" w:author="Yoav Ram" w:date="2017-10-19T12:40:00Z">
        <w:r w:rsidR="00517B55" w:rsidDel="002A7156">
          <w:delText>E</w:delText>
        </w:r>
        <w:r w:rsidR="00001E91" w:rsidRPr="000A28AB" w:rsidDel="002A7156">
          <w:delText xml:space="preserve">mpirical </w:delText>
        </w:r>
      </w:del>
      <w:ins w:id="424" w:author="Yoav Ram" w:date="2017-10-19T12:41:00Z">
        <w:r>
          <w:t xml:space="preserve">results of the </w:t>
        </w:r>
      </w:ins>
      <w:r w:rsidR="00CD2EF9">
        <w:t xml:space="preserve">competition </w:t>
      </w:r>
      <w:del w:id="425" w:author="Yoav Ram" w:date="2017-10-19T12:41:00Z">
        <w:r w:rsidR="00001E91" w:rsidRPr="000A28AB" w:rsidDel="002A7156">
          <w:delText>results</w:delText>
        </w:r>
        <w:r w:rsidR="007A7F01" w:rsidRPr="000A28AB" w:rsidDel="002A7156">
          <w:delText xml:space="preserve"> </w:delText>
        </w:r>
      </w:del>
      <w:ins w:id="426" w:author="Yoav Ram" w:date="2017-10-19T12:41:00Z">
        <w:r>
          <w:t>experiment, that is, the frequency of each strain</w:t>
        </w:r>
      </w:ins>
      <w:ins w:id="427" w:author="Yoav Ram" w:date="2017-10-19T14:00:00Z">
        <w:r w:rsidR="00C02003">
          <w:t xml:space="preserve"> growing together in a</w:t>
        </w:r>
      </w:ins>
      <w:ins w:id="428" w:author="Yoav Ram" w:date="2017-10-19T12:41:00Z">
        <w:r w:rsidR="00C02003">
          <w:t xml:space="preserve"> mixed culture</w:t>
        </w:r>
      </w:ins>
      <w:ins w:id="429" w:author="Yoav Ram" w:date="2017-10-19T14:00:00Z">
        <w:r w:rsidR="00C02003">
          <w:t xml:space="preserve">. These experimental </w:t>
        </w:r>
      </w:ins>
      <w:ins w:id="430" w:author="Yoav Ram" w:date="2017-10-19T14:01:00Z">
        <w:r w:rsidR="00EE3F11">
          <w:t xml:space="preserve">results are compared to the </w:t>
        </w:r>
      </w:ins>
      <w:del w:id="431" w:author="Yoav Ram" w:date="2017-10-19T14:00:00Z">
        <w:r w:rsidR="007A7F01" w:rsidRPr="000A28AB" w:rsidDel="00C02003">
          <w:delText>(</w:delText>
        </w:r>
        <w:r w:rsidR="0046417D" w:rsidDel="00C02003">
          <w:delText>green and red</w:delText>
        </w:r>
        <w:r w:rsidR="0046417D" w:rsidRPr="000A28AB" w:rsidDel="00C02003">
          <w:delText xml:space="preserve"> </w:delText>
        </w:r>
        <w:r w:rsidR="007A7F01" w:rsidRPr="000A28AB" w:rsidDel="00C02003">
          <w:delText>error bars</w:delText>
        </w:r>
      </w:del>
      <w:del w:id="432" w:author="Yoav Ram" w:date="2017-10-19T12:41:00Z">
        <w:r w:rsidR="007A7F01" w:rsidRPr="000A28AB" w:rsidDel="002A7156">
          <w:delText>)</w:delText>
        </w:r>
        <w:r w:rsidR="00001E91" w:rsidRPr="000A28AB" w:rsidDel="002A7156">
          <w:delText xml:space="preserve">, </w:delText>
        </w:r>
      </w:del>
      <w:del w:id="433" w:author="Yoav Ram" w:date="2017-10-19T12:40:00Z">
        <w:r w:rsidR="00517B55" w:rsidRPr="002A7156" w:rsidDel="002A7156">
          <w:rPr>
            <w:iCs/>
            <w:rPrChange w:id="434" w:author="Yoav Ram" w:date="2017-10-19T12:40:00Z">
              <w:rPr>
                <w:i/>
              </w:rPr>
            </w:rPrChange>
          </w:rPr>
          <w:delText xml:space="preserve">Curveball </w:delText>
        </w:r>
      </w:del>
      <w:ins w:id="435" w:author="Yoav Ram" w:date="2017-10-19T12:40:00Z">
        <w:r>
          <w:t xml:space="preserve">model </w:t>
        </w:r>
      </w:ins>
      <w:r w:rsidR="00001E91" w:rsidRPr="000A28AB">
        <w:t>predictions</w:t>
      </w:r>
      <w:ins w:id="436" w:author="Yoav Ram" w:date="2017-10-19T14:01:00Z">
        <w:r w:rsidR="00EE3F11">
          <w:t xml:space="preserve"> in </w:t>
        </w:r>
      </w:ins>
      <w:del w:id="437" w:author="Yoav Ram" w:date="2017-10-19T14:01:00Z">
        <w:r w:rsidR="00001E91" w:rsidRPr="000A28AB" w:rsidDel="00EE3F11">
          <w:delText xml:space="preserve"> (</w:delText>
        </w:r>
      </w:del>
      <w:r w:rsidR="00001E91" w:rsidRPr="000A28AB">
        <w:t xml:space="preserve">green and red </w:t>
      </w:r>
      <w:r w:rsidR="0046417D">
        <w:t>dashed</w:t>
      </w:r>
      <w:r w:rsidR="0046417D" w:rsidRPr="000A28AB">
        <w:t xml:space="preserve"> </w:t>
      </w:r>
      <w:r w:rsidR="00001E91" w:rsidRPr="000A28AB">
        <w:t>lines</w:t>
      </w:r>
      <w:del w:id="438" w:author="Yoav Ram" w:date="2017-10-19T12:41:00Z">
        <w:r w:rsidR="00001E91" w:rsidRPr="000A28AB" w:rsidDel="002A7156">
          <w:delText>),</w:delText>
        </w:r>
        <w:r w:rsidR="007A7F01" w:rsidRPr="000A28AB" w:rsidDel="002A7156">
          <w:delText xml:space="preserve"> </w:delText>
        </w:r>
      </w:del>
      <w:ins w:id="439" w:author="Yoav Ram" w:date="2017-10-19T14:01:00Z">
        <w:r w:rsidR="00EE3F11">
          <w:t xml:space="preserve"> </w:t>
        </w:r>
      </w:ins>
      <w:r w:rsidR="007A7F01" w:rsidRPr="000A28AB">
        <w:t xml:space="preserve">and </w:t>
      </w:r>
      <w:ins w:id="440" w:author="Yoav Ram" w:date="2017-10-19T14:01:00Z">
        <w:r w:rsidR="00EE3F11">
          <w:t xml:space="preserve">to the </w:t>
        </w:r>
      </w:ins>
      <w:r w:rsidR="007A7F01" w:rsidRPr="000A28AB">
        <w:t>exponential model</w:t>
      </w:r>
      <w:r w:rsidR="00001E91" w:rsidRPr="000A28AB">
        <w:t xml:space="preserve"> prediction</w:t>
      </w:r>
      <w:ins w:id="441" w:author="Yoav Ram" w:date="2017-10-19T12:40:00Z">
        <w:r>
          <w:t>s</w:t>
        </w:r>
      </w:ins>
      <w:r w:rsidR="007A7F01" w:rsidRPr="000A28AB">
        <w:t xml:space="preserve"> </w:t>
      </w:r>
      <w:ins w:id="442" w:author="Yoav Ram" w:date="2017-10-19T14:01:00Z">
        <w:r w:rsidR="00EE3F11">
          <w:t xml:space="preserve">in </w:t>
        </w:r>
      </w:ins>
      <w:del w:id="443" w:author="Yoav Ram" w:date="2017-10-19T14:01:00Z">
        <w:r w:rsidR="007A7F01" w:rsidRPr="000A28AB" w:rsidDel="00EE3F11">
          <w:delText xml:space="preserve">(dashed </w:delText>
        </w:r>
      </w:del>
      <w:r w:rsidR="007A7F01" w:rsidRPr="000A28AB">
        <w:t xml:space="preserve">black </w:t>
      </w:r>
      <w:ins w:id="444" w:author="Yoav Ram" w:date="2017-10-19T14:01:00Z">
        <w:r w:rsidR="00EE3F11">
          <w:t xml:space="preserve">dashed </w:t>
        </w:r>
      </w:ins>
      <w:r w:rsidR="007A7F01" w:rsidRPr="000A28AB">
        <w:t>lines</w:t>
      </w:r>
      <w:ins w:id="445" w:author="Yoav Ram" w:date="2017-10-19T14:01:00Z">
        <w:r w:rsidR="00EE3F11">
          <w:t xml:space="preserve"> (</w:t>
        </w:r>
      </w:ins>
      <w:del w:id="446" w:author="Yoav Ram" w:date="2017-10-19T14:01:00Z">
        <w:r w:rsidR="00001E91" w:rsidRPr="000A28AB" w:rsidDel="00EE3F11">
          <w:delText xml:space="preserve">; </w:delText>
        </w:r>
      </w:del>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ins w:id="447" w:author="Yoav Ram" w:date="2017-10-19T14:01:00Z">
        <w:r w:rsidR="00EE3F11">
          <w:t xml:space="preserve"> on the exponential model</w:t>
        </w:r>
      </w:ins>
      <w:r w:rsidR="007A7F01" w:rsidRPr="000A28AB">
        <w:t>)</w:t>
      </w:r>
      <w:del w:id="448"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ins w:id="449" w:author="Yoav Ram" w:date="2017-10-19T14:02:00Z">
        <w:r w:rsidR="00EE3F11">
          <w:t xml:space="preserve">Our model </w:t>
        </w:r>
      </w:ins>
      <w:del w:id="450" w:author="Yoav Ram" w:date="2017-10-19T14:02:00Z">
        <w:r w:rsidR="00517B55" w:rsidRPr="00B02278" w:rsidDel="00EE3F11">
          <w:rPr>
            <w:i/>
            <w:iCs/>
          </w:rPr>
          <w:delText>Curveball</w:delText>
        </w:r>
        <w:r w:rsidR="00517B55" w:rsidRPr="000A28AB" w:rsidDel="00EE3F11">
          <w:delText xml:space="preserve"> </w:delText>
        </w:r>
      </w:del>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451" w:author="Yoav Ram" w:date="2017-10-19T14:03:00Z">
        <w:r w:rsidR="00EE3F11">
          <w:t xml:space="preserve">: the </w:t>
        </w:r>
      </w:ins>
      <w:ins w:id="452" w:author="Yoav Ram" w:date="2017-10-19T12:42:00Z">
        <w:r>
          <w:t xml:space="preserve">colored dashed lines match the data </w:t>
        </w:r>
      </w:ins>
      <w:ins w:id="453" w:author="Yoav Ram" w:date="2017-10-19T14:03:00Z">
        <w:r w:rsidR="00EE3F11">
          <w:t xml:space="preserve">much </w:t>
        </w:r>
      </w:ins>
      <w:ins w:id="454" w:author="Yoav Ram" w:date="2017-10-19T12:42:00Z">
        <w:r>
          <w:t>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6A97EF9A" w:rsidR="007A7F01" w:rsidRPr="000A28AB" w:rsidRDefault="007A44A4">
      <w:pPr>
        <w:keepNext/>
        <w:jc w:val="center"/>
      </w:pPr>
      <w:ins w:id="455" w:author="Yoav Ram" w:date="2017-10-24T12:14:00Z">
        <w:r>
          <w:rPr>
            <w:noProof/>
          </w:rPr>
          <w:lastRenderedPageBreak/>
          <w:drawing>
            <wp:inline distT="0" distB="0" distL="0" distR="0" wp14:anchorId="43285167" wp14:editId="026B5491">
              <wp:extent cx="5266690" cy="2416175"/>
              <wp:effectExtent l="0" t="0" r="0" b="0"/>
              <wp:docPr id="11" name="Picture 11" descr="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690" cy="2416175"/>
                      </a:xfrm>
                      <a:prstGeom prst="rect">
                        <a:avLst/>
                      </a:prstGeom>
                      <a:noFill/>
                      <a:ln>
                        <a:noFill/>
                      </a:ln>
                    </pic:spPr>
                  </pic:pic>
                </a:graphicData>
              </a:graphic>
            </wp:inline>
          </w:drawing>
        </w:r>
      </w:ins>
      <w:del w:id="456" w:author="Yoav Ram" w:date="2017-10-24T12:13:00Z">
        <w:r w:rsidR="00334F6F" w:rsidRPr="000A28AB" w:rsidDel="007A44A4">
          <w:rPr>
            <w:noProof/>
          </w:rPr>
          <w:drawing>
            <wp:inline distT="0" distB="0" distL="0" distR="0" wp14:anchorId="179ADF4E" wp14:editId="648A8517">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del>
    </w:p>
    <w:p w14:paraId="697EF5A7" w14:textId="339B6A18" w:rsidR="007A7F01" w:rsidRPr="000A28AB" w:rsidDel="005F34D1" w:rsidRDefault="00334F6F" w:rsidP="004F273C">
      <w:pPr>
        <w:pStyle w:val="Caption"/>
        <w:jc w:val="center"/>
        <w:rPr>
          <w:del w:id="457" w:author="Yoav Ram" w:date="2017-10-19T13:38:00Z"/>
          <w:b w:val="0"/>
          <w:bCs w:val="0"/>
          <w:color w:val="auto"/>
        </w:rPr>
        <w:pPrChange w:id="458" w:author="Yoav Ram" w:date="2017-10-24T15:31:00Z">
          <w:pPr>
            <w:pStyle w:val="Caption"/>
            <w:jc w:val="center"/>
          </w:pPr>
        </w:pPrChange>
      </w:pPr>
      <w:bookmarkStart w:id="459" w:name="_Ref454205622"/>
      <w:bookmarkStart w:id="460" w:name="_Ref439853356"/>
      <w:r w:rsidRPr="000A28AB">
        <w:rPr>
          <w:color w:val="auto"/>
        </w:rPr>
        <w:t xml:space="preserve">Figure </w:t>
      </w:r>
      <w:r w:rsidRPr="000A28AB">
        <w:rPr>
          <w:b w:val="0"/>
          <w:bCs w:val="0"/>
        </w:rPr>
        <w:fldChar w:fldCharType="begin"/>
      </w:r>
      <w:r w:rsidRPr="000A28AB">
        <w:rPr>
          <w:color w:val="auto"/>
        </w:rPr>
        <w:instrText xml:space="preserve"> SEQ Figure \* ARABIC </w:instrText>
      </w:r>
      <w:r w:rsidRPr="000A28AB">
        <w:rPr>
          <w:b w:val="0"/>
          <w:bCs w:val="0"/>
        </w:rPr>
        <w:fldChar w:fldCharType="separate"/>
      </w:r>
      <w:r w:rsidR="00796A41">
        <w:rPr>
          <w:noProof/>
          <w:color w:val="auto"/>
        </w:rPr>
        <w:t>3</w:t>
      </w:r>
      <w:r w:rsidRPr="000A28AB">
        <w:rPr>
          <w:b w:val="0"/>
          <w:bCs w:val="0"/>
        </w:rPr>
        <w:fldChar w:fldCharType="end"/>
      </w:r>
      <w:bookmarkEnd w:id="459"/>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461" w:author="Yoav Ram" w:date="2017-10-19T12:43:00Z">
        <w:r w:rsidR="002A7156">
          <w:rPr>
            <w:b w:val="0"/>
            <w:bCs w:val="0"/>
            <w:color w:val="auto"/>
          </w:rPr>
          <w:t xml:space="preserve">Solid blue lines show the best-fit </w:t>
        </w:r>
      </w:ins>
      <w:del w:id="462" w:author="Yoav Ram" w:date="2017-10-19T12:43:00Z">
        <w:r w:rsidR="003C1D42" w:rsidRPr="000A28AB" w:rsidDel="002A7156">
          <w:rPr>
            <w:b w:val="0"/>
            <w:bCs w:val="0"/>
            <w:color w:val="auto"/>
          </w:rPr>
          <w:delText xml:space="preserve">Competition </w:delText>
        </w:r>
      </w:del>
      <w:ins w:id="463"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464"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465"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466" w:author="Yoav Ram" w:date="2017-10-19T12:43:00Z">
        <w:r w:rsidR="002A7156">
          <w:rPr>
            <w:b w:val="0"/>
            <w:bCs w:val="0"/>
            <w:color w:val="auto"/>
          </w:rPr>
          <w:t xml:space="preserve">, </w:t>
        </w:r>
      </w:ins>
      <w:ins w:id="467" w:author="Yoav Ram" w:date="2017-10-24T12:14:00Z">
        <w:r w:rsidR="007A44A4">
          <w:rPr>
            <w:b w:val="0"/>
            <w:bCs w:val="0"/>
            <w:color w:val="auto"/>
          </w:rPr>
          <w:t>markers</w:t>
        </w:r>
      </w:ins>
      <w:ins w:id="468" w:author="Yoav Ram" w:date="2017-10-19T12:43:00Z">
        <w:r w:rsidR="002A7156">
          <w:rPr>
            <w:b w:val="0"/>
            <w:bCs w:val="0"/>
            <w:color w:val="auto"/>
          </w:rPr>
          <w:t xml:space="preserve"> show </w:t>
        </w:r>
      </w:ins>
      <w:del w:id="469" w:author="Yoav Ram" w:date="2017-10-19T12:43:00Z">
        <w:r w:rsidR="003C1D42" w:rsidRPr="000A28AB" w:rsidDel="002A7156">
          <w:rPr>
            <w:b w:val="0"/>
            <w:bCs w:val="0"/>
            <w:color w:val="auto"/>
          </w:rPr>
          <w:delText xml:space="preserve"> for </w:delText>
        </w:r>
      </w:del>
      <w:ins w:id="470" w:author="Yoav Ram" w:date="2017-10-19T12:43:00Z">
        <w:r w:rsidR="002A7156">
          <w:rPr>
            <w:b w:val="0"/>
            <w:bCs w:val="0"/>
            <w:color w:val="auto"/>
          </w:rPr>
          <w:t xml:space="preserve">growth curve data from </w:t>
        </w:r>
      </w:ins>
      <w:r w:rsidR="003C1D42" w:rsidRPr="000A28AB">
        <w:rPr>
          <w:b w:val="0"/>
          <w:bCs w:val="0"/>
          <w:color w:val="auto"/>
        </w:rPr>
        <w:t>mixed culture</w:t>
      </w:r>
      <w:ins w:id="471" w:author="Yoav Ram" w:date="2017-10-19T12:43:00Z">
        <w:r w:rsidR="00412F63">
          <w:rPr>
            <w:b w:val="0"/>
            <w:bCs w:val="0"/>
            <w:color w:val="auto"/>
          </w:rPr>
          <w:t>s</w:t>
        </w:r>
      </w:ins>
      <w:del w:id="472" w:author="Yoav Ram" w:date="2017-10-19T12:43:00Z">
        <w:r w:rsidR="003C1D42" w:rsidRPr="000A28AB" w:rsidDel="002A7156">
          <w:rPr>
            <w:b w:val="0"/>
            <w:bCs w:val="0"/>
            <w:color w:val="auto"/>
          </w:rPr>
          <w:delText xml:space="preserve"> growth curve data </w:delText>
        </w:r>
      </w:del>
      <w:del w:id="473" w:author="Yoav Ram" w:date="2017-10-24T12:07:00Z">
        <w:r w:rsidR="003C1D42" w:rsidRPr="000A28AB" w:rsidDel="00412F63">
          <w:rPr>
            <w:b w:val="0"/>
            <w:bCs w:val="0"/>
            <w:color w:val="auto"/>
          </w:rPr>
          <w:delText>(</w:delText>
        </w:r>
      </w:del>
      <w:del w:id="474"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475" w:author="Yoav Ram" w:date="2017-10-19T12:44:00Z">
        <w:r w:rsidR="001E4CA3" w:rsidDel="002A7156">
          <w:rPr>
            <w:b w:val="0"/>
            <w:bCs w:val="0"/>
            <w:color w:val="auto"/>
          </w:rPr>
          <w:delText xml:space="preserve">data of </w:delText>
        </w:r>
      </w:del>
      <w:del w:id="476" w:author="Yoav Ram" w:date="2017-10-24T12:07:00Z">
        <w:r w:rsidR="001E4CA3" w:rsidDel="00412F63">
          <w:rPr>
            <w:b w:val="0"/>
            <w:bCs w:val="0"/>
            <w:color w:val="auto"/>
          </w:rPr>
          <w:delText>blue lines in</w:delText>
        </w:r>
        <w:r w:rsidR="003B757D" w:rsidDel="00412F63">
          <w:rPr>
            <w:b w:val="0"/>
            <w:bCs w:val="0"/>
            <w:color w:val="auto"/>
          </w:rPr>
          <w:delText xml:space="preserve"> </w:delText>
        </w:r>
        <w:r w:rsidR="003B757D" w:rsidRPr="003B757D" w:rsidDel="00412F63">
          <w:fldChar w:fldCharType="begin"/>
        </w:r>
        <w:r w:rsidR="003B757D" w:rsidRPr="003B757D" w:rsidDel="00412F63">
          <w:rPr>
            <w:b w:val="0"/>
            <w:bCs w:val="0"/>
            <w:color w:val="auto"/>
          </w:rPr>
          <w:delInstrText xml:space="preserve"> REF _Ref439852214 \h  \* MERGEFORMAT </w:delInstrText>
        </w:r>
        <w:r w:rsidR="003B757D" w:rsidRPr="003B757D" w:rsidDel="00412F63">
          <w:fldChar w:fldCharType="separate"/>
        </w:r>
        <w:r w:rsidR="00796A41" w:rsidRPr="00796A41" w:rsidDel="00412F63">
          <w:rPr>
            <w:b w:val="0"/>
            <w:bCs w:val="0"/>
            <w:color w:val="auto"/>
          </w:rPr>
          <w:delText xml:space="preserve">Figure </w:delText>
        </w:r>
        <w:r w:rsidR="00796A41" w:rsidRPr="00796A41" w:rsidDel="00412F63">
          <w:rPr>
            <w:b w:val="0"/>
            <w:bCs w:val="0"/>
            <w:noProof/>
            <w:color w:val="auto"/>
          </w:rPr>
          <w:delText>2</w:delText>
        </w:r>
        <w:r w:rsidR="003B757D" w:rsidRPr="003B757D" w:rsidDel="00412F63">
          <w:fldChar w:fldCharType="end"/>
        </w:r>
        <w:r w:rsidR="003B757D" w:rsidDel="00412F63">
          <w:rPr>
            <w:b w:val="0"/>
            <w:bCs w:val="0"/>
            <w:color w:val="auto"/>
          </w:rPr>
          <w:delText>A-C</w:delText>
        </w:r>
        <w:r w:rsidR="003C1D42" w:rsidRPr="003B757D" w:rsidDel="00412F63">
          <w:rPr>
            <w:b w:val="0"/>
            <w:bCs w:val="0"/>
            <w:color w:val="auto"/>
          </w:rPr>
          <w:delText>)</w:delText>
        </w:r>
      </w:del>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dashed black lines represent the exponential model prediction (</w:t>
      </w:r>
      <w:del w:id="477"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478" w:author="Yoav Ram" w:date="2017-10-19T12:44:00Z">
        <w:r w:rsidR="003C1D42" w:rsidRPr="000A28AB" w:rsidDel="002A7156">
          <w:rPr>
            <w:b w:val="0"/>
            <w:bCs w:val="0"/>
            <w:color w:val="auto"/>
          </w:rPr>
          <w:delText xml:space="preserve">empirical </w:delText>
        </w:r>
      </w:del>
      <w:ins w:id="479" w:author="Yoav Ram" w:date="2017-10-19T12:44:00Z">
        <w:r w:rsidR="002A7156">
          <w:rPr>
            <w:b w:val="0"/>
            <w:bCs w:val="0"/>
            <w:color w:val="auto"/>
          </w:rPr>
          <w:t xml:space="preserve">experimental data </w:t>
        </w:r>
      </w:ins>
      <w:r w:rsidR="003C1D42" w:rsidRPr="000A28AB">
        <w:rPr>
          <w:b w:val="0"/>
          <w:bCs w:val="0"/>
          <w:color w:val="auto"/>
        </w:rPr>
        <w:t xml:space="preserve">(circles) and </w:t>
      </w:r>
      <w:ins w:id="480" w:author="Yoav Ram" w:date="2017-10-19T12:44:00Z">
        <w:r w:rsidR="002A7156">
          <w:rPr>
            <w:b w:val="0"/>
            <w:bCs w:val="0"/>
            <w:color w:val="auto"/>
          </w:rPr>
          <w:t xml:space="preserve">model </w:t>
        </w:r>
      </w:ins>
      <w:r w:rsidR="003C1D42" w:rsidRPr="000A28AB">
        <w:rPr>
          <w:b w:val="0"/>
          <w:bCs w:val="0"/>
          <w:color w:val="auto"/>
        </w:rPr>
        <w:t>predict</w:t>
      </w:r>
      <w:ins w:id="481" w:author="Yoav Ram" w:date="2017-10-19T12:44:00Z">
        <w:r w:rsidR="002A7156">
          <w:rPr>
            <w:b w:val="0"/>
            <w:bCs w:val="0"/>
            <w:color w:val="auto"/>
          </w:rPr>
          <w:t>ion</w:t>
        </w:r>
      </w:ins>
      <w:del w:id="482"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fldChar w:fldCharType="begin"/>
      </w:r>
      <w:r w:rsidR="006A4E61" w:rsidRPr="004243B0">
        <w:rPr>
          <w:b w:val="0"/>
          <w:bCs w:val="0"/>
          <w:color w:val="auto"/>
        </w:rPr>
        <w:instrText xml:space="preserve"> REF _Ref454205793 \h  \* MERGEFORMAT </w:instrText>
      </w:r>
      <w:r w:rsidR="006A4E61" w:rsidRPr="004243B0">
        <w:fldChar w:fldCharType="separate"/>
      </w:r>
      <w:r w:rsidR="00796A41" w:rsidRPr="00796A41">
        <w:rPr>
          <w:b w:val="0"/>
          <w:bCs w:val="0"/>
          <w:color w:val="auto"/>
        </w:rPr>
        <w:t>Figure S3</w:t>
      </w:r>
      <w:r w:rsidR="006A4E61" w:rsidRPr="004243B0">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483"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484"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ins w:id="485" w:author="Yoav Ram" w:date="2017-10-24T15:31:00Z">
        <w:r w:rsidR="004F273C">
          <w:rPr>
            <w:b w:val="0"/>
            <w:bCs w:val="0"/>
            <w:color w:val="auto"/>
          </w:rPr>
          <w:t xml:space="preserve">our </w:t>
        </w:r>
      </w:ins>
      <w:del w:id="486" w:author="Yoav Ram" w:date="2017-10-24T15:31:00Z">
        <w:r w:rsidR="00581780" w:rsidRPr="004F273C" w:rsidDel="004F273C">
          <w:rPr>
            <w:b w:val="0"/>
            <w:bCs w:val="0"/>
            <w:color w:val="auto"/>
            <w:rPrChange w:id="487" w:author="Yoav Ram" w:date="2017-10-24T15:31:00Z">
              <w:rPr>
                <w:b w:val="0"/>
                <w:bCs w:val="0"/>
                <w:i/>
                <w:iCs/>
                <w:color w:val="auto"/>
              </w:rPr>
            </w:rPrChange>
          </w:rPr>
          <w:delText>Curveball</w:delText>
        </w:r>
        <w:r w:rsidR="00581780" w:rsidRPr="000A28AB" w:rsidDel="004F273C">
          <w:rPr>
            <w:b w:val="0"/>
            <w:bCs w:val="0"/>
            <w:color w:val="auto"/>
          </w:rPr>
          <w:delText xml:space="preserve"> </w:delText>
        </w:r>
      </w:del>
      <w:ins w:id="488" w:author="Yoav Ram" w:date="2017-10-24T15:31:00Z">
        <w:r w:rsidR="004F273C">
          <w:rPr>
            <w:b w:val="0"/>
            <w:bCs w:val="0"/>
            <w:color w:val="auto"/>
          </w:rPr>
          <w:t>model</w:t>
        </w:r>
        <w:r w:rsidR="004F273C" w:rsidRPr="000A28AB">
          <w:rPr>
            <w:b w:val="0"/>
            <w:bCs w:val="0"/>
            <w:color w:val="auto"/>
          </w:rPr>
          <w:t xml:space="preserve"> </w:t>
        </w:r>
      </w:ins>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489" w:author="Yoav Ram" w:date="2017-10-19T12:45:00Z">
        <w:r w:rsidR="00305BBC" w:rsidRPr="000A28AB" w:rsidDel="00863BB7">
          <w:rPr>
            <w:b w:val="0"/>
            <w:bCs w:val="0"/>
            <w:color w:val="auto"/>
          </w:rPr>
          <w:delText>mixed culture</w:delText>
        </w:r>
      </w:del>
      <w:ins w:id="490" w:author="Yoav Ram" w:date="2017-10-19T12:45:00Z">
        <w:r w:rsidR="00863BB7">
          <w:rPr>
            <w:b w:val="0"/>
            <w:bCs w:val="0"/>
            <w:color w:val="auto"/>
          </w:rPr>
          <w:t>model</w:t>
        </w:r>
      </w:ins>
      <w:r w:rsidR="00305BBC" w:rsidRPr="000A28AB">
        <w:rPr>
          <w:b w:val="0"/>
          <w:bCs w:val="0"/>
          <w:color w:val="auto"/>
        </w:rPr>
        <w:t xml:space="preserve"> fit (solid blue line to blue triangles</w:t>
      </w:r>
      <w:ins w:id="491" w:author="Yoav Ram" w:date="2017-10-19T12:45:00Z">
        <w:r w:rsidR="00863BB7">
          <w:rPr>
            <w:b w:val="0"/>
            <w:bCs w:val="0"/>
            <w:color w:val="auto"/>
          </w:rPr>
          <w:t xml:space="preserve"> A-C</w:t>
        </w:r>
      </w:ins>
      <w:r w:rsidR="00305BBC" w:rsidRPr="000A28AB">
        <w:rPr>
          <w:b w:val="0"/>
          <w:bCs w:val="0"/>
          <w:color w:val="auto"/>
        </w:rPr>
        <w:t>)</w:t>
      </w:r>
      <w:ins w:id="492" w:author="Yoav Ram" w:date="2017-10-19T12:46:00Z">
        <w:r w:rsidR="00863BB7">
          <w:rPr>
            <w:b w:val="0"/>
            <w:bCs w:val="0"/>
            <w:color w:val="auto"/>
          </w:rPr>
          <w:t xml:space="preserve"> are</w:t>
        </w:r>
      </w:ins>
      <w:del w:id="493" w:author="Yoav Ram" w:date="2017-10-19T12:46:00Z">
        <w:r w:rsidR="00305BBC" w:rsidRPr="000A28AB" w:rsidDel="00863BB7">
          <w:rPr>
            <w:b w:val="0"/>
            <w:bCs w:val="0"/>
            <w:color w:val="auto"/>
          </w:rPr>
          <w:delText>:</w:delText>
        </w:r>
      </w:del>
      <w:r w:rsidR="00305BBC" w:rsidRPr="000A28AB">
        <w:rPr>
          <w:b w:val="0"/>
          <w:bCs w:val="0"/>
          <w:color w:val="auto"/>
        </w:rPr>
        <w:t xml:space="preserve"> </w:t>
      </w:r>
      <w:del w:id="494"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495" w:author="Yoav Ram" w:date="2017-10-19T12:46:00Z">
        <w:r w:rsidR="00863BB7">
          <w:rPr>
            <w:b w:val="0"/>
            <w:bCs w:val="0"/>
            <w:color w:val="auto"/>
          </w:rPr>
          <w:t xml:space="preserve"> for A</w:t>
        </w:r>
      </w:ins>
      <w:ins w:id="496" w:author="Yoav Ram" w:date="2017-10-19T12:48:00Z">
        <w:r w:rsidR="00863BB7">
          <w:rPr>
            <w:b w:val="0"/>
            <w:bCs w:val="0"/>
            <w:color w:val="auto"/>
          </w:rPr>
          <w:t>,</w:t>
        </w:r>
      </w:ins>
      <w:del w:id="497" w:author="Yoav Ram" w:date="2017-10-19T12:48:00Z">
        <w:r w:rsidR="00305BBC" w:rsidRPr="000A28AB" w:rsidDel="00863BB7">
          <w:rPr>
            <w:b w:val="0"/>
            <w:bCs w:val="0"/>
            <w:color w:val="auto"/>
          </w:rPr>
          <w:delText>;</w:delText>
        </w:r>
      </w:del>
      <w:r w:rsidR="00305BBC" w:rsidRPr="000A28AB">
        <w:rPr>
          <w:b w:val="0"/>
          <w:bCs w:val="0"/>
          <w:color w:val="auto"/>
        </w:rPr>
        <w:t xml:space="preserve"> </w:t>
      </w:r>
      <w:del w:id="498"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499" w:author="Yoav Ram" w:date="2017-10-19T12:46:00Z">
        <w:r w:rsidR="00863BB7">
          <w:rPr>
            <w:b w:val="0"/>
            <w:bCs w:val="0"/>
            <w:color w:val="auto"/>
          </w:rPr>
          <w:t xml:space="preserve"> for B</w:t>
        </w:r>
      </w:ins>
      <w:ins w:id="500" w:author="Yoav Ram" w:date="2017-10-19T12:48:00Z">
        <w:r w:rsidR="00863BB7">
          <w:rPr>
            <w:b w:val="0"/>
            <w:bCs w:val="0"/>
            <w:color w:val="auto"/>
          </w:rPr>
          <w:t>,</w:t>
        </w:r>
      </w:ins>
      <w:del w:id="501" w:author="Yoav Ram" w:date="2017-10-19T12:48:00Z">
        <w:r w:rsidR="00305BBC" w:rsidRPr="000A28AB" w:rsidDel="00863BB7">
          <w:rPr>
            <w:b w:val="0"/>
            <w:bCs w:val="0"/>
            <w:color w:val="auto"/>
          </w:rPr>
          <w:delText>;</w:delText>
        </w:r>
      </w:del>
      <w:ins w:id="502" w:author="Yoav Ram" w:date="2017-10-19T12:46:00Z">
        <w:r w:rsidR="00863BB7">
          <w:rPr>
            <w:b w:val="0"/>
            <w:bCs w:val="0"/>
            <w:color w:val="auto"/>
          </w:rPr>
          <w:t xml:space="preserve"> and</w:t>
        </w:r>
      </w:ins>
      <w:r w:rsidR="00305BBC" w:rsidRPr="000A28AB">
        <w:rPr>
          <w:b w:val="0"/>
          <w:bCs w:val="0"/>
          <w:color w:val="auto"/>
        </w:rPr>
        <w:t xml:space="preserve"> </w:t>
      </w:r>
      <w:del w:id="503"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504"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505" w:author="Yoav Ram" w:date="2017-10-19T12:46:00Z">
        <w:r w:rsidR="00863BB7">
          <w:rPr>
            <w:b w:val="0"/>
            <w:bCs w:val="0"/>
            <w:color w:val="auto"/>
          </w:rPr>
          <w:t xml:space="preserve"> are</w:t>
        </w:r>
      </w:ins>
      <w:del w:id="506" w:author="Yoav Ram" w:date="2017-10-19T12:46:00Z">
        <w:r w:rsidR="00305BBC" w:rsidRPr="000A28AB" w:rsidDel="00863BB7">
          <w:rPr>
            <w:b w:val="0"/>
            <w:bCs w:val="0"/>
            <w:color w:val="auto"/>
          </w:rPr>
          <w:delText>:</w:delText>
        </w:r>
      </w:del>
      <w:r w:rsidR="00305BBC" w:rsidRPr="000A28AB">
        <w:rPr>
          <w:b w:val="0"/>
          <w:bCs w:val="0"/>
          <w:color w:val="auto"/>
        </w:rPr>
        <w:t xml:space="preserve"> </w:t>
      </w:r>
      <w:del w:id="507"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508" w:author="Yoav Ram" w:date="2017-10-19T12:46:00Z">
        <w:r w:rsidR="00863BB7">
          <w:rPr>
            <w:b w:val="0"/>
            <w:bCs w:val="0"/>
            <w:color w:val="auto"/>
          </w:rPr>
          <w:t xml:space="preserve"> for D</w:t>
        </w:r>
      </w:ins>
      <w:r w:rsidR="00305BBC" w:rsidRPr="000A28AB">
        <w:rPr>
          <w:b w:val="0"/>
          <w:bCs w:val="0"/>
          <w:color w:val="auto"/>
        </w:rPr>
        <w:t xml:space="preserve">; </w:t>
      </w:r>
      <w:del w:id="509"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510" w:author="Yoav Ram" w:date="2017-10-19T12:47:00Z">
        <w:r w:rsidR="00863BB7">
          <w:rPr>
            <w:b w:val="0"/>
            <w:bCs w:val="0"/>
            <w:color w:val="auto"/>
          </w:rPr>
          <w:t xml:space="preserve"> for E</w:t>
        </w:r>
      </w:ins>
      <w:r w:rsidR="00305BBC" w:rsidRPr="000A28AB">
        <w:rPr>
          <w:b w:val="0"/>
          <w:bCs w:val="0"/>
          <w:color w:val="auto"/>
        </w:rPr>
        <w:t xml:space="preserve">; </w:t>
      </w:r>
      <w:del w:id="511"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512" w:author="Yoav Ram" w:date="2017-10-19T12:47:00Z">
        <w:r w:rsidR="00863BB7">
          <w:rPr>
            <w:b w:val="0"/>
            <w:bCs w:val="0"/>
            <w:color w:val="auto"/>
          </w:rPr>
          <w:t xml:space="preserve"> for F</w:t>
        </w:r>
      </w:ins>
      <w:r w:rsidR="00305BBC" w:rsidRPr="000A28AB">
        <w:rPr>
          <w:b w:val="0"/>
          <w:bCs w:val="0"/>
          <w:color w:val="auto"/>
        </w:rPr>
        <w:t xml:space="preserve">. Inferred </w:t>
      </w:r>
      <w:ins w:id="513" w:author="Yoav Ram" w:date="2017-10-19T12:47:00Z">
        <w:r w:rsidR="00863BB7">
          <w:rPr>
            <w:b w:val="0"/>
            <w:bCs w:val="0"/>
            <w:color w:val="auto"/>
          </w:rPr>
          <w:t>time-</w:t>
        </w:r>
      </w:ins>
      <w:del w:id="514" w:author="Yoav Ram" w:date="2017-10-19T12:47:00Z">
        <w:r w:rsidR="00305BBC" w:rsidRPr="000A28AB" w:rsidDel="00863BB7">
          <w:rPr>
            <w:b w:val="0"/>
            <w:bCs w:val="0"/>
            <w:color w:val="auto"/>
          </w:rPr>
          <w:delText xml:space="preserve">mean </w:delText>
        </w:r>
      </w:del>
      <w:ins w:id="515"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516" w:author="Yoav Ram" w:date="2017-10-19T12:47:00Z">
        <w:r w:rsidR="00305BBC" w:rsidRPr="000A28AB" w:rsidDel="00863BB7">
          <w:rPr>
            <w:b w:val="0"/>
            <w:bCs w:val="0"/>
            <w:color w:val="auto"/>
          </w:rPr>
          <w:delText xml:space="preserve">: </w:delText>
        </w:r>
      </w:del>
      <w:ins w:id="517" w:author="Yoav Ram" w:date="2017-10-19T12:47:00Z">
        <w:r w:rsidR="00863BB7">
          <w:rPr>
            <w:b w:val="0"/>
            <w:bCs w:val="0"/>
            <w:color w:val="auto"/>
          </w:rPr>
          <w:t xml:space="preserve"> are</w:t>
        </w:r>
        <w:r w:rsidR="00863BB7" w:rsidRPr="000A28AB">
          <w:rPr>
            <w:b w:val="0"/>
            <w:bCs w:val="0"/>
            <w:color w:val="auto"/>
          </w:rPr>
          <w:t xml:space="preserve"> </w:t>
        </w:r>
      </w:ins>
      <w:del w:id="518" w:author="Yoav Ram" w:date="2017-10-19T12:47:00Z">
        <w:r w:rsidR="00305BBC" w:rsidRPr="000A28AB" w:rsidDel="00863BB7">
          <w:rPr>
            <w:b w:val="0"/>
            <w:bCs w:val="0"/>
            <w:color w:val="auto"/>
          </w:rPr>
          <w:delText xml:space="preserve">D, </w:delText>
        </w:r>
      </w:del>
      <w:ins w:id="519" w:author="Yoav Ram" w:date="2017-10-19T12:47:00Z">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ins>
      <w:del w:id="520"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460"/>
      <w:del w:id="521" w:author="Yoav Ram" w:date="2017-10-19T13:38:00Z">
        <w:r w:rsidR="007A7F01" w:rsidRPr="000A28AB" w:rsidDel="005F34D1">
          <w:br w:type="page"/>
        </w:r>
      </w:del>
    </w:p>
    <w:p w14:paraId="46A302B3" w14:textId="2CDB9803" w:rsidR="007A7F01" w:rsidRPr="000A28AB" w:rsidDel="005F34D1" w:rsidRDefault="00F31589">
      <w:pPr>
        <w:pStyle w:val="Heading2"/>
        <w:ind w:firstLine="0"/>
        <w:rPr>
          <w:del w:id="522" w:author="Yoav Ram" w:date="2017-10-19T13:38:00Z"/>
        </w:rPr>
        <w:pPrChange w:id="523" w:author="Yoav Ram" w:date="2017-10-19T13:38:00Z">
          <w:pPr>
            <w:pStyle w:val="Heading2"/>
          </w:pPr>
        </w:pPrChange>
      </w:pPr>
      <w:del w:id="524" w:author="Yoav Ram" w:date="2017-10-19T13:38:00Z">
        <w:r w:rsidDel="005F34D1">
          <w:delText>c</w:delText>
        </w:r>
        <w:r w:rsidR="00745FCB" w:rsidDel="005F34D1">
          <w:delText xml:space="preserve">. </w:delText>
        </w:r>
        <w:r w:rsidR="007A7F01" w:rsidRPr="000A28AB" w:rsidDel="005F34D1">
          <w:delText>Fitness inference</w:delText>
        </w:r>
      </w:del>
    </w:p>
    <w:p w14:paraId="76AB709B" w14:textId="3726B4EF" w:rsidR="007A7F01" w:rsidRPr="000A28AB" w:rsidDel="005F34D1" w:rsidRDefault="007A7F01">
      <w:pPr>
        <w:pStyle w:val="Heading2"/>
        <w:ind w:firstLine="0"/>
        <w:rPr>
          <w:del w:id="525" w:author="Yoav Ram" w:date="2017-10-19T13:38:00Z"/>
        </w:rPr>
        <w:pPrChange w:id="526" w:author="Yoav Ram" w:date="2017-10-19T13:38:00Z">
          <w:pPr/>
        </w:pPrChange>
      </w:pPr>
      <w:del w:id="527" w:author="Yoav Ram" w:date="2017-10-19T13:38:00Z">
        <w:r w:rsidRPr="000A28AB" w:rsidDel="005F34D1">
          <w:delText xml:space="preserve">The best way to infer the relative fitness of two strains is </w:delText>
        </w:r>
        <w:r w:rsidR="008D7256" w:rsidDel="005F34D1">
          <w:delText>to</w:delText>
        </w:r>
        <w:r w:rsidR="008D7256" w:rsidRPr="000A28AB" w:rsidDel="005F34D1">
          <w:delText xml:space="preserve"> </w:delText>
        </w:r>
        <w:r w:rsidRPr="000A28AB" w:rsidDel="005F34D1">
          <w:delText xml:space="preserve">perform pairwise competition </w:delText>
        </w:r>
        <w:r w:rsidR="002D0E2B" w:rsidDel="005F34D1">
          <w:delText>experiment</w:delText>
        </w:r>
        <w:r w:rsidRPr="000A28AB" w:rsidDel="005F34D1">
          <w:delText>s</w:delText>
        </w:r>
        <w:r w:rsidR="003F085B" w:rsidRPr="000A28AB" w:rsidDel="005F34D1">
          <w:rPr>
            <w:b w:val="0"/>
            <w:bCs w:val="0"/>
          </w:rPr>
          <w:fldChar w:fldCharType="begin" w:fldLock="1"/>
        </w:r>
        <w:r w:rsidR="00532013" w:rsidDel="005F34D1">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3F085B" w:rsidRPr="000A28AB" w:rsidDel="005F34D1">
          <w:rPr>
            <w:b w:val="0"/>
            <w:bCs w:val="0"/>
          </w:rPr>
          <w:fldChar w:fldCharType="separate"/>
        </w:r>
        <w:r w:rsidR="00C35103" w:rsidRPr="00C35103" w:rsidDel="005F34D1">
          <w:rPr>
            <w:noProof/>
            <w:vertAlign w:val="superscript"/>
          </w:rPr>
          <w:delText>7</w:delText>
        </w:r>
        <w:r w:rsidR="003F085B" w:rsidRPr="000A28AB" w:rsidDel="005F34D1">
          <w:rPr>
            <w:b w:val="0"/>
            <w:bCs w:val="0"/>
          </w:rPr>
          <w:fldChar w:fldCharType="end"/>
        </w:r>
        <w:r w:rsidRPr="000A28AB" w:rsidDel="005F34D1">
          <w:delText xml:space="preserve">: growing both strains in a mixed culture and measuring the change in their frequencies over time. Using </w:delText>
        </w:r>
        <w:r w:rsidR="008D7256" w:rsidRPr="00B02278" w:rsidDel="005F34D1">
          <w:rPr>
            <w:i/>
            <w:iCs/>
          </w:rPr>
          <w:delText>Curveball</w:delText>
        </w:r>
        <w:r w:rsidRPr="000A28AB" w:rsidDel="005F34D1">
          <w:delText>,</w:delText>
        </w:r>
        <w:r w:rsidR="00170A76" w:rsidRPr="000A28AB" w:rsidDel="005F34D1">
          <w:delText xml:space="preserve"> pairwise competitions can be predicted </w:delText>
        </w:r>
        <w:r w:rsidRPr="000A28AB" w:rsidDel="005F34D1">
          <w:delText xml:space="preserve">by </w:delText>
        </w:r>
      </w:del>
      <w:del w:id="528" w:author="Yoav Ram" w:date="2017-10-19T12:48:00Z">
        <w:r w:rsidRPr="000A28AB" w:rsidDel="008E3515">
          <w:delText xml:space="preserve">simply </w:delText>
        </w:r>
      </w:del>
      <w:del w:id="529" w:author="Yoav Ram" w:date="2017-10-19T13:38:00Z">
        <w:r w:rsidR="00170A76" w:rsidRPr="000A28AB" w:rsidDel="005F34D1">
          <w:delText xml:space="preserve">measuring </w:delText>
        </w:r>
        <w:r w:rsidR="008D7256" w:rsidDel="005F34D1">
          <w:delText>the</w:delText>
        </w:r>
        <w:r w:rsidR="00170A76" w:rsidRPr="000A28AB" w:rsidDel="005F34D1">
          <w:delText xml:space="preserve"> optical density during growth </w:delText>
        </w:r>
        <w:r w:rsidRPr="000A28AB" w:rsidDel="005F34D1">
          <w:delText>in mono- and mixed cultures</w:delText>
        </w:r>
        <w:r w:rsidR="008D7256" w:rsidDel="005F34D1">
          <w:delText xml:space="preserve">, </w:delText>
        </w:r>
        <w:r w:rsidRPr="000A28AB" w:rsidDel="005F34D1">
          <w:delText>without direct</w:delText>
        </w:r>
        <w:r w:rsidR="008D7256" w:rsidDel="005F34D1">
          <w:delText>ly</w:delText>
        </w:r>
        <w:r w:rsidRPr="000A28AB" w:rsidDel="005F34D1">
          <w:delText xml:space="preserve"> </w:delText>
        </w:r>
        <w:r w:rsidR="008D7256" w:rsidDel="005F34D1">
          <w:delText>measuring</w:delText>
        </w:r>
        <w:r w:rsidR="008D7256" w:rsidRPr="000A28AB" w:rsidDel="005F34D1">
          <w:delText xml:space="preserve"> </w:delText>
        </w:r>
        <w:r w:rsidRPr="000A28AB" w:rsidDel="005F34D1">
          <w:delText xml:space="preserve">strain frequencies. </w:delText>
        </w:r>
      </w:del>
    </w:p>
    <w:p w14:paraId="2A0BD382" w14:textId="00F084BA" w:rsidR="007A7F01" w:rsidRPr="000A28AB" w:rsidDel="005F34D1" w:rsidRDefault="005E3BFE">
      <w:pPr>
        <w:pStyle w:val="Heading2"/>
        <w:ind w:firstLine="0"/>
        <w:rPr>
          <w:del w:id="530" w:author="Yoav Ram" w:date="2017-10-19T13:38:00Z"/>
        </w:rPr>
        <w:pPrChange w:id="531" w:author="Yoav Ram" w:date="2017-10-19T13:38:00Z">
          <w:pPr/>
        </w:pPrChange>
      </w:pPr>
      <w:del w:id="532" w:author="Yoav Ram" w:date="2017-10-19T13:38:00Z">
        <w:r w:rsidRPr="000A28AB" w:rsidDel="005F34D1">
          <w:delText>Relative fitness</w:delText>
        </w:r>
        <w:r w:rsidR="00525B18" w:rsidRPr="000A28AB" w:rsidDel="005F34D1">
          <w:delText xml:space="preserve"> (given by 1+</w:delText>
        </w:r>
        <w:r w:rsidR="00525B18" w:rsidRPr="000A28AB" w:rsidDel="005F34D1">
          <w:rPr>
            <w:i/>
            <w:iCs/>
          </w:rPr>
          <w:delText>s</w:delText>
        </w:r>
        <w:r w:rsidR="00525B18" w:rsidRPr="000A28AB" w:rsidDel="005F34D1">
          <w:delText xml:space="preserve">,where </w:delText>
        </w:r>
        <w:r w:rsidR="00525B18" w:rsidRPr="000A28AB" w:rsidDel="005F34D1">
          <w:rPr>
            <w:i/>
            <w:iCs/>
          </w:rPr>
          <w:delText xml:space="preserve">s </w:delText>
        </w:r>
        <w:r w:rsidR="00525B18" w:rsidRPr="000A28AB" w:rsidDel="005F34D1">
          <w:delText>is the</w:delText>
        </w:r>
        <w:r w:rsidR="00525B18" w:rsidRPr="000A28AB" w:rsidDel="005F34D1">
          <w:rPr>
            <w:i/>
            <w:iCs/>
          </w:rPr>
          <w:delText xml:space="preserve"> selection coefficient </w:delText>
        </w:r>
        <w:r w:rsidR="00525B18" w:rsidRPr="000A28AB" w:rsidDel="005F34D1">
          <w:delText>of the strain of interest)</w:delText>
        </w:r>
        <w:r w:rsidRPr="000A28AB" w:rsidDel="005F34D1">
          <w:delText xml:space="preserve"> can be estimated from pairwise competition results</w:delText>
        </w:r>
        <w:r w:rsidR="00525B18" w:rsidRPr="000A28AB" w:rsidDel="005F34D1">
          <w:delText xml:space="preserve"> using</w:delText>
        </w:r>
        <w:r w:rsidR="007A7F01" w:rsidRPr="000A28AB" w:rsidDel="005F34D1">
          <w:rPr>
            <w:b w:val="0"/>
            <w:bCs w:val="0"/>
          </w:rPr>
          <w:fldChar w:fldCharType="begin" w:fldLock="1"/>
        </w:r>
        <w:r w:rsidR="00532013" w:rsidDel="005F34D1">
          <w:del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delInstrText>
        </w:r>
        <w:r w:rsidR="007A7F01" w:rsidRPr="000A28AB" w:rsidDel="005F34D1">
          <w:rPr>
            <w:b w:val="0"/>
            <w:bCs w:val="0"/>
          </w:rPr>
          <w:fldChar w:fldCharType="separate"/>
        </w:r>
        <w:r w:rsidR="00C35103" w:rsidRPr="00C35103" w:rsidDel="005F34D1">
          <w:rPr>
            <w:noProof/>
            <w:vertAlign w:val="superscript"/>
          </w:rPr>
          <w:delText>3</w:delText>
        </w:r>
        <w:r w:rsidR="007A7F01" w:rsidRPr="000A28AB" w:rsidDel="005F34D1">
          <w:rPr>
            <w:b w:val="0"/>
            <w:bCs w:val="0"/>
          </w:rPr>
          <w:fldChar w:fldCharType="end"/>
        </w:r>
        <w:r w:rsidR="007A7F01" w:rsidRPr="000A28AB" w:rsidDel="005F34D1">
          <w:delText>:</w:delText>
        </w:r>
      </w:del>
    </w:p>
    <w:p w14:paraId="22BDFCF8" w14:textId="067FB7E7" w:rsidR="007A7F01" w:rsidRPr="000A28AB" w:rsidDel="005F34D1" w:rsidRDefault="007A7F01">
      <w:pPr>
        <w:pStyle w:val="Heading2"/>
        <w:ind w:firstLine="0"/>
        <w:rPr>
          <w:del w:id="533" w:author="Yoav Ram" w:date="2017-10-19T13:38:00Z"/>
        </w:rPr>
        <w:pPrChange w:id="534" w:author="Yoav Ram" w:date="2017-10-19T13:38:00Z">
          <w:pPr>
            <w:jc w:val="right"/>
          </w:pPr>
        </w:pPrChange>
      </w:pPr>
      <w:del w:id="535" w:author="Yoav Ram" w:date="2017-10-19T13:38:00Z">
        <m:oMath>
          <m:r>
            <m:rPr>
              <m:sty m:val="bi"/>
            </m:rPr>
            <w:rPr>
              <w:rFonts w:ascii="Cambria Math" w:hAnsi="Cambria Math"/>
            </w:rPr>
            <m:t>s(t)=</m:t>
          </m:r>
          <m:f>
            <m:fPr>
              <m:ctrlPr>
                <w:rPr>
                  <w:rFonts w:ascii="Cambria Math" w:hAnsi="Cambria Math"/>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i/>
                </w:rPr>
              </m:ctrlPr>
            </m:funcPr>
            <m:fName>
              <m:r>
                <m:rPr>
                  <m:sty m:val="b"/>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t</m:t>
                          </m:r>
                        </m:e>
                      </m:d>
                    </m:num>
                    <m:den>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i/>
                            </w:rPr>
                          </m:ctrlPr>
                        </m:dPr>
                        <m:e>
                          <m:r>
                            <m:rPr>
                              <m:sty m:val="bi"/>
                            </m:rPr>
                            <w:rPr>
                              <w:rFonts w:ascii="Cambria Math" w:hAnsi="Cambria Math"/>
                            </w:rPr>
                            <m:t>t</m:t>
                          </m:r>
                        </m:e>
                      </m:d>
                    </m:den>
                  </m:f>
                </m:e>
              </m:d>
            </m:e>
          </m:func>
          <m:r>
            <m:rPr>
              <m:sty m:val="bi"/>
            </m:rPr>
            <w:rPr>
              <w:rFonts w:ascii="Cambria Math" w:hAnsi="Cambria Math"/>
            </w:rPr>
            <m:t>,</m:t>
          </m:r>
        </m:oMath>
        <w:r w:rsidRPr="000A28AB" w:rsidDel="005F34D1">
          <w:delText xml:space="preserve">                                         </w:delText>
        </w:r>
        <w:r w:rsidR="00B57EC6" w:rsidRPr="000A28AB" w:rsidDel="005F34D1">
          <w:delText>[</w:delText>
        </w:r>
        <w:r w:rsidRPr="000A28AB" w:rsidDel="005F34D1">
          <w:delText>4</w:delText>
        </w:r>
        <w:r w:rsidR="00B57EC6" w:rsidRPr="000A28AB" w:rsidDel="005F34D1">
          <w:delText>]</w:delText>
        </w:r>
      </w:del>
    </w:p>
    <w:p w14:paraId="6D9E684B" w14:textId="0991EC7F" w:rsidR="007A7F01" w:rsidRPr="000A28AB" w:rsidRDefault="007A7F01">
      <w:pPr>
        <w:pStyle w:val="Caption"/>
        <w:jc w:val="center"/>
        <w:pPrChange w:id="536" w:author="Yoav Ram" w:date="2017-10-19T13:38:00Z">
          <w:pPr>
            <w:ind w:firstLine="0"/>
          </w:pPr>
        </w:pPrChange>
      </w:pPr>
      <w:del w:id="537" w:author="Yoav Ram" w:date="2017-10-19T13:38:00Z">
        <w:r w:rsidRPr="000A28AB" w:rsidDel="005F34D1">
          <w:delText xml:space="preserve">where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Pr="000A28AB" w:rsidDel="005F34D1">
          <w:delText xml:space="preserve"> and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t)</m:t>
          </m:r>
        </m:oMath>
        <w:r w:rsidRPr="000A28AB" w:rsidDel="005F34D1">
          <w:delText xml:space="preserve"> are the</w:delText>
        </w:r>
        <w:r w:rsidR="00525B18" w:rsidRPr="000A28AB" w:rsidDel="005F34D1">
          <w:delText xml:space="preserve"> frequencies or </w:delText>
        </w:r>
        <w:r w:rsidRPr="000A28AB" w:rsidDel="005F34D1">
          <w:delText xml:space="preserve">densities of the strains and </w:delText>
        </w:r>
        <m:oMath>
          <m:r>
            <m:rPr>
              <m:sty m:val="bi"/>
            </m:rPr>
            <w:rPr>
              <w:rFonts w:ascii="Cambria Math" w:hAnsi="Cambria Math"/>
            </w:rPr>
            <m:t>t</m:t>
          </m:r>
        </m:oMath>
        <w:r w:rsidRPr="000A28AB" w:rsidDel="005F34D1">
          <w:delText xml:space="preserve"> is time. </w:delText>
        </w:r>
        <w:r w:rsidR="00032ADE" w:rsidDel="005F34D1">
          <w:delText xml:space="preserve">Using </w:delText>
        </w:r>
        <w:r w:rsidR="00032ADE" w:rsidRPr="00B02278" w:rsidDel="005F34D1">
          <w:rPr>
            <w:i/>
            <w:iCs/>
          </w:rPr>
          <w:delText>Curveball</w:delText>
        </w:r>
        <w:r w:rsidR="00032ADE" w:rsidDel="005F34D1">
          <w:delText xml:space="preserve">, </w:delText>
        </w:r>
        <w:r w:rsidR="002D0E2B" w:rsidDel="005F34D1">
          <w:delText>we inferred</w:delText>
        </w:r>
        <w:r w:rsidR="002D0E2B" w:rsidRPr="000A28AB" w:rsidDel="005F34D1">
          <w:delText xml:space="preserve"> </w:delText>
        </w:r>
        <w:r w:rsidR="00B96C01" w:rsidRPr="000A28AB" w:rsidDel="005F34D1">
          <w:delText xml:space="preserve">the </w:delText>
        </w:r>
      </w:del>
      <w:del w:id="538" w:author="Yoav Ram" w:date="2017-10-18T15:30:00Z">
        <w:r w:rsidR="002D0E2B" w:rsidDel="00470D61">
          <w:delText xml:space="preserve">average </w:delText>
        </w:r>
      </w:del>
      <w:del w:id="539" w:author="Yoav Ram" w:date="2017-10-19T13:38:00Z">
        <w:r w:rsidR="002D0E2B" w:rsidDel="005F34D1">
          <w:delText>selection coefficient</w:delText>
        </w:r>
        <w:r w:rsidR="00B96C01" w:rsidRPr="000A28AB" w:rsidDel="005F34D1">
          <w:delText xml:space="preserve"> of the </w:delText>
        </w:r>
        <w:r w:rsidR="002D0E2B" w:rsidDel="005F34D1">
          <w:delText xml:space="preserve">red </w:delText>
        </w:r>
        <w:r w:rsidR="00B96C01" w:rsidRPr="000A28AB" w:rsidDel="005F34D1">
          <w:delText xml:space="preserve">strain </w:delText>
        </w:r>
        <w:r w:rsidR="00B96C01" w:rsidDel="005F34D1">
          <w:delText xml:space="preserve">based </w:delText>
        </w:r>
      </w:del>
      <w:del w:id="540" w:author="Yoav Ram" w:date="2017-10-19T12:48:00Z">
        <w:r w:rsidR="00B96C01" w:rsidDel="008E3515">
          <w:delText>up</w:delText>
        </w:r>
      </w:del>
      <w:del w:id="541" w:author="Yoav Ram" w:date="2017-10-19T13:38:00Z">
        <w:r w:rsidR="00B96C01" w:rsidDel="005F34D1">
          <w:delText xml:space="preserve">on </w:delText>
        </w:r>
        <w:r w:rsidR="00B02278" w:rsidDel="005F34D1">
          <w:delText>e</w:delText>
        </w:r>
        <w:r w:rsidR="00B96C01" w:rsidDel="005F34D1">
          <w:delText>q. 4 applied to the</w:delText>
        </w:r>
        <w:r w:rsidRPr="000A28AB" w:rsidDel="005F34D1">
          <w:delText xml:space="preserve"> predicted </w:delText>
        </w:r>
        <w:r w:rsidR="005E3BFE" w:rsidRPr="000A28AB" w:rsidDel="005F34D1">
          <w:delText xml:space="preserve">densities of </w:delText>
        </w:r>
        <w:r w:rsidR="002D0E2B" w:rsidDel="005F34D1">
          <w:delText xml:space="preserve">the </w:delText>
        </w:r>
        <w:r w:rsidR="005E3BFE" w:rsidRPr="000A28AB" w:rsidDel="005F34D1">
          <w:delText xml:space="preserve">strains </w:delText>
        </w:r>
        <w:r w:rsidRPr="000A28AB" w:rsidDel="005F34D1">
          <w:delText>(</w:delText>
        </w:r>
        <w:r w:rsidR="003B757D" w:rsidDel="005F34D1">
          <w:fldChar w:fldCharType="begin"/>
        </w:r>
        <w:r w:rsidR="003B757D" w:rsidDel="005F34D1">
          <w:delInstrText xml:space="preserve"> REF _Ref454205622 \h </w:delInstrText>
        </w:r>
        <w:r w:rsidR="003B757D" w:rsidDel="005F34D1">
          <w:fldChar w:fldCharType="separate"/>
        </w:r>
        <w:r w:rsidR="00796A41" w:rsidRPr="000A28AB" w:rsidDel="005F34D1">
          <w:delText xml:space="preserve">Figure </w:delText>
        </w:r>
        <w:r w:rsidR="00796A41" w:rsidDel="005F34D1">
          <w:rPr>
            <w:noProof/>
          </w:rPr>
          <w:delText>3</w:delText>
        </w:r>
        <w:r w:rsidR="003B757D" w:rsidDel="005F34D1">
          <w:fldChar w:fldCharType="end"/>
        </w:r>
        <w:r w:rsidR="003B757D" w:rsidDel="005F34D1">
          <w:delText>D-F</w:delText>
        </w:r>
        <w:r w:rsidRPr="000A28AB" w:rsidDel="005F34D1">
          <w:delText>)</w:delText>
        </w:r>
      </w:del>
      <w:del w:id="542" w:author="Yoav Ram" w:date="2017-10-18T15:30:00Z">
        <w:r w:rsidR="002D0E2B" w:rsidDel="00470D61">
          <w:delText>:</w:delText>
        </w:r>
      </w:del>
      <w:del w:id="543" w:author="Yoav Ram" w:date="2017-10-19T13:38:00Z">
        <w:r w:rsidR="002D0E2B" w:rsidDel="005F34D1">
          <w:delText xml:space="preserve"> </w:delText>
        </w:r>
        <w:r w:rsidR="002D0E2B" w:rsidDel="005F34D1">
          <w:rPr>
            <w:i/>
            <w:iCs/>
          </w:rPr>
          <w:delText>s=</w:delText>
        </w:r>
        <w:r w:rsidR="002D0E2B" w:rsidRPr="00837953" w:rsidDel="005F34D1">
          <w:delText>0.</w:delText>
        </w:r>
      </w:del>
      <w:del w:id="544" w:author="Yoav Ram" w:date="2017-10-19T12:01:00Z">
        <w:r w:rsidR="002D0E2B" w:rsidRPr="00837953" w:rsidDel="00FE1655">
          <w:delText>01</w:delText>
        </w:r>
        <w:r w:rsidR="002D0E2B" w:rsidDel="00FE1655">
          <w:delText>1</w:delText>
        </w:r>
      </w:del>
      <w:del w:id="545" w:author="Yoav Ram" w:date="2017-10-19T13:38:00Z">
        <w:r w:rsidR="002D0E2B" w:rsidRPr="00837953" w:rsidDel="005F34D1">
          <w:delText>, 0.</w:delText>
        </w:r>
      </w:del>
      <w:del w:id="546" w:author="Yoav Ram" w:date="2017-10-19T12:01:00Z">
        <w:r w:rsidR="002D0E2B" w:rsidRPr="00837953" w:rsidDel="00FE1655">
          <w:delText>01</w:delText>
        </w:r>
      </w:del>
      <w:del w:id="547" w:author="Yoav Ram" w:date="2017-10-19T13:38:00Z">
        <w:r w:rsidR="002D0E2B" w:rsidRPr="00837953" w:rsidDel="005F34D1">
          <w:delText>,</w:delText>
        </w:r>
        <w:r w:rsidR="002D0E2B" w:rsidDel="005F34D1">
          <w:delText xml:space="preserve"> and</w:delText>
        </w:r>
        <w:r w:rsidR="002D0E2B" w:rsidRPr="00837953" w:rsidDel="005F34D1">
          <w:delText xml:space="preserve"> 0.</w:delText>
        </w:r>
      </w:del>
      <w:del w:id="548" w:author="Yoav Ram" w:date="2017-10-19T12:01:00Z">
        <w:r w:rsidR="002D0E2B" w:rsidRPr="00837953" w:rsidDel="00FE1655">
          <w:delText>02</w:delText>
        </w:r>
        <w:r w:rsidR="002D0E2B" w:rsidDel="00FE1655">
          <w:delText xml:space="preserve">1 </w:delText>
        </w:r>
      </w:del>
      <w:del w:id="549" w:author="Yoav Ram" w:date="2017-10-19T13:38:00Z">
        <w:r w:rsidR="002D0E2B" w:rsidDel="005F34D1">
          <w:delText>in experiments A, B, and C, respectively.</w:delText>
        </w:r>
      </w:del>
    </w:p>
    <w:p w14:paraId="44CF3B36" w14:textId="77777777" w:rsidR="005F34D1" w:rsidRDefault="005F34D1">
      <w:pPr>
        <w:rPr>
          <w:ins w:id="550" w:author="Yoav Ram" w:date="2017-10-19T13:38:00Z"/>
        </w:rPr>
        <w:pPrChange w:id="551" w:author="Yoav Ram" w:date="2017-10-19T13:47:00Z">
          <w:pPr>
            <w:pStyle w:val="Heading1"/>
          </w:pPr>
        </w:pPrChange>
      </w:pPr>
    </w:p>
    <w:p w14:paraId="7113F9E8" w14:textId="77777777" w:rsidR="007A7F01" w:rsidRPr="000A28AB" w:rsidRDefault="007A7F01">
      <w:pPr>
        <w:pStyle w:val="Heading1"/>
      </w:pPr>
      <w:r w:rsidRPr="000A28AB">
        <w:t>Discussion</w:t>
      </w:r>
    </w:p>
    <w:p w14:paraId="3123C0B3" w14:textId="24B7DDF2" w:rsidR="00414445" w:rsidRDefault="007A7F01" w:rsidP="007C6ECF">
      <w:pPr>
        <w:rPr>
          <w:ins w:id="552" w:author="Yoav Ram" w:date="2017-10-19T13:38:00Z"/>
        </w:rPr>
      </w:pPr>
      <w:r w:rsidRPr="000A28AB">
        <w:t>We developed</w:t>
      </w:r>
      <w:del w:id="553" w:author="Yoav Ram" w:date="2017-10-24T15:25:00Z">
        <w:r w:rsidR="00CD2EF9" w:rsidDel="007C6ECF">
          <w:delText xml:space="preserve"> </w:delText>
        </w:r>
        <w:r w:rsidR="00CD2EF9" w:rsidDel="007C6ECF">
          <w:rPr>
            <w:i/>
            <w:iCs/>
          </w:rPr>
          <w:delText>Curveball</w:delText>
        </w:r>
        <w:r w:rsidR="00CD2EF9" w:rsidDel="007C6ECF">
          <w:delText>,</w:delText>
        </w:r>
        <w:r w:rsidRPr="000A28AB" w:rsidDel="007C6ECF">
          <w:delText xml:space="preserve"> </w:delText>
        </w:r>
      </w:del>
      <w:ins w:id="554" w:author="Yoav Ram" w:date="2017-10-24T15:25:00Z">
        <w:r w:rsidR="007C6ECF">
          <w:t xml:space="preserve"> </w:t>
        </w:r>
      </w:ins>
      <w:r w:rsidRPr="000A28AB">
        <w:t xml:space="preserve">a new </w:t>
      </w:r>
      <w:del w:id="555" w:author="Yoav Ram" w:date="2017-10-24T15:26:00Z">
        <w:r w:rsidRPr="000A28AB" w:rsidDel="007C6ECF">
          <w:delText xml:space="preserve">computational </w:delText>
        </w:r>
      </w:del>
      <w:ins w:id="556" w:author="Yoav Ram" w:date="2017-10-24T15:26:00Z">
        <w:r w:rsidR="007C6ECF">
          <w:t>theoretical</w:t>
        </w:r>
        <w:r w:rsidR="007C6ECF" w:rsidRPr="000A28AB">
          <w:t xml:space="preserve"> </w:t>
        </w:r>
      </w:ins>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05258179" w:rsidR="007A7F01" w:rsidRPr="000A28AB" w:rsidDel="007C6ECF" w:rsidRDefault="00CD2EF9" w:rsidP="007C6ECF">
      <w:pPr>
        <w:rPr>
          <w:del w:id="557" w:author="Yoav Ram" w:date="2017-10-24T15:26:00Z"/>
        </w:rPr>
      </w:pPr>
      <w:del w:id="558" w:author="Yoav Ram" w:date="2017-10-24T15:26:00Z">
        <w:r w:rsidDel="007C6ECF">
          <w:rPr>
            <w:i/>
            <w:iCs/>
          </w:rPr>
          <w:delText>Curveball</w:delText>
        </w:r>
        <w:r w:rsidDel="007C6ECF">
          <w:delText xml:space="preserve"> </w:delText>
        </w:r>
      </w:del>
      <w:ins w:id="559" w:author="Yoav Ram" w:date="2017-10-24T15:26:00Z">
        <w:r w:rsidR="007C6ECF">
          <w:t>Our approach</w:t>
        </w:r>
        <w:r w:rsidR="007C6ECF">
          <w:t xml:space="preserve"> </w:t>
        </w:r>
      </w:ins>
      <w:r>
        <w:t xml:space="preserve">only assumes that the assayed strains grow in accordance with the growth and competition models: namely, that growth </w:t>
      </w:r>
      <w:del w:id="560"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7C6ECF">
      <w:moveFromRangeStart w:id="561" w:author="Yoav Ram" w:date="2017-10-19T13:34:00Z" w:name="move496183424"/>
      <w:moveFrom w:id="562"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561"/>
    <w:p w14:paraId="03FD3963" w14:textId="1B4BBE97" w:rsidR="00AD5609" w:rsidRPr="000A28AB" w:rsidDel="00414445" w:rsidRDefault="007A7F01" w:rsidP="00DF6B35">
      <w:pPr>
        <w:rPr>
          <w:del w:id="563"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lastRenderedPageBreak/>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ins w:id="564" w:author="Yoav Ram" w:date="2017-10-19T13:38:00Z">
        <w:r w:rsidR="00414445">
          <w:t xml:space="preserve"> </w:t>
        </w:r>
      </w:ins>
    </w:p>
    <w:p w14:paraId="75B9932A" w14:textId="572CA9D6" w:rsidR="00833635" w:rsidRDefault="007A7F01" w:rsidP="007C6ECF">
      <w:pPr>
        <w:rPr>
          <w:ins w:id="565" w:author="Yoav Ram" w:date="2017-10-19T13:34:00Z"/>
        </w:rPr>
        <w:pPrChange w:id="566" w:author="Yoav Ram" w:date="2017-10-24T15:26:00Z">
          <w:pPr/>
        </w:pPrChange>
      </w:pPr>
      <w:r w:rsidRPr="000A28AB">
        <w:t xml:space="preserve">In contrast, </w:t>
      </w:r>
      <w:ins w:id="567" w:author="Yoav Ram" w:date="2017-10-24T15:26:00Z">
        <w:r w:rsidR="007C6ECF">
          <w:t xml:space="preserve">our approach </w:t>
        </w:r>
      </w:ins>
      <w:del w:id="568" w:author="Yoav Ram" w:date="2017-10-24T15:26:00Z">
        <w:r w:rsidR="004A703D" w:rsidRPr="00B02278" w:rsidDel="007C6ECF">
          <w:rPr>
            <w:i/>
            <w:iCs/>
          </w:rPr>
          <w:delText>Curveball</w:delText>
        </w:r>
        <w:r w:rsidR="004A703D" w:rsidRPr="000A28AB" w:rsidDel="007C6ECF">
          <w:delText xml:space="preserve"> </w:delText>
        </w:r>
      </w:del>
      <w:r w:rsidRPr="000A28AB">
        <w:t>integrates several growth phases into the</w:t>
      </w:r>
      <w:ins w:id="569" w:author="Yoav Ram" w:date="2017-10-19T13:43:00Z">
        <w:r w:rsidR="00096E8A">
          <w:t xml:space="preserve"> pairwise competition</w:t>
        </w:r>
      </w:ins>
      <w:ins w:id="570" w:author="Yoav Ram" w:date="2017-10-19T13:44:00Z">
        <w:r w:rsidR="00096E8A">
          <w:t>s</w:t>
        </w:r>
      </w:ins>
      <w:ins w:id="571" w:author="Yoav Ram" w:date="2017-10-19T13:43:00Z">
        <w:r w:rsidR="00096E8A">
          <w:t xml:space="preserve"> predictions from which</w:t>
        </w:r>
      </w:ins>
      <w:r w:rsidRPr="000A28AB">
        <w:t xml:space="preserve"> fitness </w:t>
      </w:r>
      <w:del w:id="572" w:author="Yoav Ram" w:date="2017-10-19T13:43:00Z">
        <w:r w:rsidRPr="000A28AB" w:rsidDel="00096E8A">
          <w:delText>estimation</w:delText>
        </w:r>
      </w:del>
      <w:ins w:id="573" w:author="Yoav Ram" w:date="2017-10-19T13:43:00Z">
        <w:r w:rsidR="00096E8A">
          <w:t>can be estimated</w:t>
        </w:r>
      </w:ins>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666C5538" w14:textId="2F36AEBA" w:rsidR="00096E8A" w:rsidRPr="000A28AB" w:rsidRDefault="00833635" w:rsidP="007C6ECF">
      <w:pPr>
        <w:pPrChange w:id="574" w:author="Yoav Ram" w:date="2017-10-24T15:26:00Z">
          <w:pPr/>
        </w:pPrChange>
      </w:pPr>
      <w:moveToRangeStart w:id="575" w:author="Yoav Ram" w:date="2017-10-19T13:34:00Z" w:name="move496183424"/>
      <w:moveTo w:id="576" w:author="Yoav Ram" w:date="2017-10-19T13:34:00Z">
        <w:r w:rsidRPr="000A28AB">
          <w:t xml:space="preserve">We have released </w:t>
        </w:r>
      </w:moveTo>
      <w:ins w:id="577" w:author="Yoav Ram" w:date="2017-10-24T15:26:00Z">
        <w:r w:rsidR="007C6ECF">
          <w:rPr>
            <w:i/>
            <w:iCs/>
          </w:rPr>
          <w:t>Curveball</w:t>
        </w:r>
      </w:ins>
      <w:ins w:id="578" w:author="Yoav Ram" w:date="2017-10-24T15:27:00Z">
        <w:r w:rsidR="007C6ECF">
          <w:t>,</w:t>
        </w:r>
      </w:ins>
      <w:ins w:id="579" w:author="Yoav Ram" w:date="2017-10-24T15:26:00Z">
        <w:r w:rsidR="007C6ECF">
          <w:rPr>
            <w:i/>
            <w:iCs/>
          </w:rPr>
          <w:t xml:space="preserve"> </w:t>
        </w:r>
      </w:ins>
      <w:moveTo w:id="580" w:author="Yoav Ram" w:date="2017-10-19T13:34:00Z">
        <w:r w:rsidRPr="000A28AB">
          <w:t>an open-source software package which implements</w:t>
        </w:r>
      </w:moveTo>
      <w:ins w:id="581" w:author="Yoav Ram" w:date="2017-10-24T15:27:00Z">
        <w:r w:rsidR="007C6ECF">
          <w:t xml:space="preserve"> our approach</w:t>
        </w:r>
      </w:ins>
      <w:moveTo w:id="582" w:author="Yoav Ram" w:date="2017-10-19T13:34:00Z">
        <w:r w:rsidRPr="000A28AB">
          <w:t xml:space="preserve"> </w:t>
        </w:r>
        <w:del w:id="583" w:author="Yoav Ram" w:date="2017-10-24T15:26:00Z">
          <w:r w:rsidDel="007C6ECF">
            <w:rPr>
              <w:i/>
              <w:iCs/>
            </w:rPr>
            <w:delText xml:space="preserve">Curveball </w:delText>
          </w:r>
        </w:del>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This software</w:t>
        </w:r>
      </w:moveTo>
      <w:ins w:id="584" w:author="Yoav Ram" w:date="2017-10-24T15:27:00Z">
        <w:r w:rsidR="007C6ECF">
          <w:t xml:space="preserve"> package</w:t>
        </w:r>
      </w:ins>
      <w:moveTo w:id="585" w:author="Yoav Ram" w:date="2017-10-19T13:34:00Z">
        <w:r>
          <w:t xml:space="preserve"> </w:t>
        </w:r>
        <w:r w:rsidRPr="000A28AB">
          <w:t>is written in Python</w:t>
        </w:r>
        <w:r w:rsidRPr="000A28AB">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Pr="00DF6B35">
          <w:rPr>
            <w:noProof/>
            <w:vertAlign w:val="superscript"/>
          </w:rPr>
          <w:t>14</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575"/>
    <w:p w14:paraId="248F31DB" w14:textId="0FFDE6A0" w:rsidR="007A7F01" w:rsidRPr="000A28AB" w:rsidDel="00414445" w:rsidRDefault="005E3BFE" w:rsidP="00833635">
      <w:pPr>
        <w:rPr>
          <w:del w:id="586" w:author="Yoav Ram" w:date="2017-10-19T13:37:00Z"/>
        </w:rPr>
      </w:pPr>
      <w:del w:id="587" w:author="Yoav Ram" w:date="2017-10-19T13:37:00Z">
        <w:r w:rsidRPr="000A28AB" w:rsidDel="00414445">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588" w:author="Yoav Ram" w:date="2017-10-19T13:35:00Z">
        <w:r w:rsidR="004A703D" w:rsidDel="00833635">
          <w:delText xml:space="preserve">and ideally </w:delText>
        </w:r>
        <w:r w:rsidR="007A7F01" w:rsidRPr="000A28AB" w:rsidDel="00833635">
          <w:delText xml:space="preserve">standardize </w:delText>
        </w:r>
      </w:del>
      <w:del w:id="589"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B4D8E42" w:rsidR="007A7F01" w:rsidRPr="000A28AB" w:rsidDel="00036845" w:rsidRDefault="007A7F01" w:rsidP="007C6ECF">
      <w:pPr>
        <w:rPr>
          <w:del w:id="590" w:author="Yoav Ram" w:date="2017-10-19T13:38:00Z"/>
        </w:rPr>
        <w:pPrChange w:id="591" w:author="Yoav Ram" w:date="2017-10-24T15:29:00Z">
          <w:pPr/>
        </w:pPrChange>
      </w:pPr>
      <w:r w:rsidRPr="000A28AB">
        <w:t xml:space="preserve">We developed and tested a new </w:t>
      </w:r>
      <w:del w:id="592" w:author="Yoav Ram" w:date="2017-10-24T15:28:00Z">
        <w:r w:rsidRPr="000A28AB" w:rsidDel="007C6ECF">
          <w:delText xml:space="preserve">method </w:delText>
        </w:r>
      </w:del>
      <w:ins w:id="593" w:author="Yoav Ram" w:date="2017-10-24T15:28:00Z">
        <w:r w:rsidR="007C6ECF">
          <w:t>approach</w:t>
        </w:r>
        <w:r w:rsidR="007C6ECF" w:rsidRPr="000A28AB">
          <w:t xml:space="preserve"> </w:t>
        </w:r>
      </w:ins>
      <w:del w:id="594" w:author="Yoav Ram" w:date="2017-10-24T15:27:00Z">
        <w:r w:rsidRPr="000A28AB" w:rsidDel="007C6ECF">
          <w:delText xml:space="preserve">to </w:delText>
        </w:r>
      </w:del>
      <w:ins w:id="595" w:author="Yoav Ram" w:date="2017-10-24T15:27:00Z">
        <w:r w:rsidR="007C6ECF">
          <w:t xml:space="preserve">for </w:t>
        </w:r>
      </w:ins>
      <w:r w:rsidRPr="000A28AB">
        <w:t>analy</w:t>
      </w:r>
      <w:ins w:id="596" w:author="Yoav Ram" w:date="2017-10-24T15:27:00Z">
        <w:r w:rsidR="007C6ECF">
          <w:t>sis of</w:t>
        </w:r>
      </w:ins>
      <w:del w:id="597" w:author="Yoav Ram" w:date="2017-10-24T15:27:00Z">
        <w:r w:rsidRPr="000A28AB" w:rsidDel="007C6ECF">
          <w:delText>ze</w:delText>
        </w:r>
      </w:del>
      <w:r w:rsidRPr="000A28AB">
        <w:t xml:space="preserve"> growth curve</w:t>
      </w:r>
      <w:r w:rsidR="000D44AC">
        <w:t xml:space="preserve"> data</w:t>
      </w:r>
      <w:del w:id="598" w:author="Yoav Ram" w:date="2017-10-24T15:27:00Z">
        <w:r w:rsidRPr="000A28AB" w:rsidDel="007C6ECF">
          <w:delText>,</w:delText>
        </w:r>
      </w:del>
      <w:r w:rsidRPr="000A28AB">
        <w:t xml:space="preserve"> </w:t>
      </w:r>
      <w:r w:rsidR="004A703D">
        <w:t xml:space="preserve">and </w:t>
      </w:r>
      <w:del w:id="599" w:author="Yoav Ram" w:date="2017-10-24T15:27:00Z">
        <w:r w:rsidR="004A703D" w:rsidDel="007C6ECF">
          <w:delText xml:space="preserve">applied it to </w:delText>
        </w:r>
      </w:del>
      <w:r w:rsidRPr="000A28AB">
        <w:t>predict</w:t>
      </w:r>
      <w:ins w:id="600" w:author="Yoav Ram" w:date="2017-10-24T15:27:00Z">
        <w:r w:rsidR="007C6ECF">
          <w:t>ion of</w:t>
        </w:r>
      </w:ins>
      <w:r w:rsidRPr="000A28AB">
        <w:t xml:space="preserve">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mixed culture</w:t>
      </w:r>
      <w:del w:id="601" w:author="Yoav Ram" w:date="2017-10-24T15:28:00Z">
        <w:r w:rsidRPr="000A28AB" w:rsidDel="007C6ECF">
          <w:delText xml:space="preserve"> and </w:delText>
        </w:r>
        <w:r w:rsidR="004A703D" w:rsidDel="007C6ECF">
          <w:delText xml:space="preserve">to </w:delText>
        </w:r>
        <w:r w:rsidRPr="000A28AB" w:rsidDel="007C6ECF">
          <w:delText xml:space="preserve">infer </w:delText>
        </w:r>
        <w:r w:rsidR="004A703D" w:rsidDel="007C6ECF">
          <w:delText xml:space="preserve">their </w:delText>
        </w:r>
        <w:r w:rsidRPr="000A28AB" w:rsidDel="007C6ECF">
          <w:delText>relative fitness</w:delText>
        </w:r>
      </w:del>
      <w:r w:rsidRPr="000A28AB">
        <w:t xml:space="preserve">. </w:t>
      </w:r>
      <w:r w:rsidR="004A703D">
        <w:t>Th</w:t>
      </w:r>
      <w:ins w:id="602" w:author="Yoav Ram" w:date="2017-10-24T15:28:00Z">
        <w:r w:rsidR="007C6ECF">
          <w:t xml:space="preserve">is </w:t>
        </w:r>
        <w:r w:rsidR="007C6ECF">
          <w:t>approach</w:t>
        </w:r>
        <w:r w:rsidR="007C6ECF" w:rsidRPr="000A28AB">
          <w:t xml:space="preserve"> </w:t>
        </w:r>
      </w:ins>
      <w:del w:id="603" w:author="Yoav Ram" w:date="2017-10-24T15:28:00Z">
        <w:r w:rsidR="004A703D" w:rsidDel="007C6ECF">
          <w:delText>e</w:delText>
        </w:r>
        <w:r w:rsidR="004A703D" w:rsidRPr="000A28AB" w:rsidDel="007C6ECF">
          <w:delText xml:space="preserve"> </w:delText>
        </w:r>
        <w:r w:rsidRPr="000A28AB" w:rsidDel="007C6ECF">
          <w:delText xml:space="preserve">method </w:delText>
        </w:r>
      </w:del>
      <w:r w:rsidRPr="000A28AB">
        <w:t xml:space="preserve">improves </w:t>
      </w:r>
      <w:del w:id="604" w:author="Yoav Ram" w:date="2017-10-24T15:29:00Z">
        <w:r w:rsidRPr="000A28AB" w:rsidDel="007C6ECF">
          <w:delText>fitness estimation</w:delText>
        </w:r>
      </w:del>
      <w:ins w:id="605" w:author="Yoav Ram" w:date="2017-10-24T15:29:00Z">
        <w:r w:rsidR="007C6ECF">
          <w:t>upon the commonly used approach</w:t>
        </w:r>
      </w:ins>
      <w:del w:id="606" w:author="Yoav Ram" w:date="2017-10-24T15:29:00Z">
        <w:r w:rsidRPr="000A28AB" w:rsidDel="007C6ECF">
          <w:delText xml:space="preserve"> from growth curve</w:delText>
        </w:r>
        <w:r w:rsidR="000D44AC" w:rsidDel="007C6ECF">
          <w:delText xml:space="preserve"> data</w:delText>
        </w:r>
      </w:del>
      <w:r w:rsidRPr="000A28AB">
        <w:t xml:space="preserve">, has a </w:t>
      </w:r>
      <w:del w:id="607" w:author="Yoav Ram" w:date="2017-10-24T15:29:00Z">
        <w:r w:rsidRPr="000A28AB" w:rsidDel="007C6ECF">
          <w:delText xml:space="preserve">clear </w:delText>
        </w:r>
      </w:del>
      <w:r w:rsidRPr="000A28AB">
        <w:t xml:space="preserve">biological interpretation, and can be used to predict and interpret growth in a mixed culture and </w:t>
      </w:r>
      <w:ins w:id="608" w:author="Yoav Ram" w:date="2017-10-19T12:49:00Z">
        <w:r w:rsidR="008E3515">
          <w:t xml:space="preserve">results of </w:t>
        </w:r>
      </w:ins>
      <w:r w:rsidRPr="000A28AB">
        <w:t>competition experiments.</w:t>
      </w:r>
    </w:p>
    <w:p w14:paraId="0ED019BF" w14:textId="77777777" w:rsidR="007942A2" w:rsidRPr="000A28AB" w:rsidRDefault="007942A2">
      <w:bookmarkStart w:id="609" w:name="_Ref439853427"/>
    </w:p>
    <w:p w14:paraId="607869F5" w14:textId="77777777" w:rsidR="007A7F01" w:rsidRPr="000A28AB" w:rsidRDefault="007A7F01">
      <w:pPr>
        <w:pStyle w:val="Heading1"/>
      </w:pPr>
      <w:bookmarkStart w:id="610" w:name="_Ref455590789"/>
      <w:r w:rsidRPr="000A28AB">
        <w:t>Materials and Methods</w:t>
      </w:r>
      <w:bookmarkEnd w:id="609"/>
      <w:bookmarkEnd w:id="610"/>
    </w:p>
    <w:p w14:paraId="71B89F52" w14:textId="77777777" w:rsidR="00C0791B" w:rsidRDefault="007A7F01" w:rsidP="00DF6B35">
      <w:pPr>
        <w:rPr>
          <w:ins w:id="611"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612" w:author="Yoav Ram" w:date="2017-10-19T12:49:00Z">
        <w:r w:rsidRPr="000A28AB" w:rsidDel="00C0791B">
          <w:delText>ing</w:delText>
        </w:r>
      </w:del>
      <w:r w:rsidRPr="000A28AB">
        <w:t xml:space="preserve">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613" w:author="Yoav Ram" w:date="2017-10-19T12:49:00Z">
        <w:r w:rsidRPr="00C0791B">
          <w:rPr>
            <w:b/>
            <w:bCs/>
            <w:rPrChange w:id="614" w:author="Yoav Ram" w:date="2017-10-19T12:49:00Z">
              <w:rPr/>
            </w:rPrChange>
          </w:rPr>
          <w:t>Media.</w:t>
        </w:r>
        <w:r>
          <w:t xml:space="preserve"> </w:t>
        </w:r>
      </w:ins>
      <w:r w:rsidR="007A7F01" w:rsidRPr="000A28AB">
        <w:t>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007A7F01" w:rsidRPr="000A28AB">
        <w:t xml:space="preserve"> with 30 </w:t>
      </w:r>
      <w:proofErr w:type="spellStart"/>
      <w:r w:rsidR="007A7F01" w:rsidRPr="000A28AB">
        <w:t>μg</w:t>
      </w:r>
      <w:proofErr w:type="spellEnd"/>
      <w:r w:rsidR="007A7F01" w:rsidRPr="000A28AB">
        <w:t>/mL kanamycin</w:t>
      </w:r>
      <w:r w:rsidR="00B87DFE">
        <w:t xml:space="preserve"> (</w:t>
      </w:r>
      <w:r w:rsidR="004F0742" w:rsidRPr="004F0742">
        <w:t>Caisson</w:t>
      </w:r>
      <w:r w:rsidR="004F0742">
        <w:t xml:space="preserve"> Labs, K003</w:t>
      </w:r>
      <w:r w:rsidR="00B87DFE">
        <w:t>)</w:t>
      </w:r>
      <w:r w:rsidR="007A7F01" w:rsidRPr="000A28AB">
        <w:t xml:space="preserve"> and 34 </w:t>
      </w:r>
      <w:proofErr w:type="spellStart"/>
      <w:r w:rsidR="007A7F01" w:rsidRPr="000A28AB">
        <w:t>μg</w:t>
      </w:r>
      <w:proofErr w:type="spellEnd"/>
      <w:r w:rsidR="007A7F01"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615"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w:t>
      </w:r>
      <w:proofErr w:type="spellStart"/>
      <w:r w:rsidR="007A7F01" w:rsidRPr="000A28AB">
        <w:t>Eclipe</w:t>
      </w:r>
      <w:proofErr w:type="spellEnd"/>
      <w:r w:rsidR="007A7F01" w:rsidRPr="000A28AB">
        <w:t xml:space="preserve"> </w:t>
      </w:r>
      <w:proofErr w:type="spellStart"/>
      <w:r w:rsidR="007A7F01" w:rsidRPr="000A28AB">
        <w:t>Ti</w:t>
      </w:r>
      <w:proofErr w:type="spellEnd"/>
      <w:r w:rsidR="007A7F01" w:rsidRPr="000A28AB">
        <w:t xml:space="preserve">,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lastRenderedPageBreak/>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lag phase, cultures were pre-grown until the exponential growth phase was reached</w:t>
      </w:r>
      <w:r w:rsidR="00865D57">
        <w:t xml:space="preserve"> as determined by OD measurements (</w:t>
      </w:r>
      <w:del w:id="616" w:author="Yoav Ram" w:date="2017-10-19T12:50:00Z">
        <w:r w:rsidR="00865D57" w:rsidDel="00C0791B">
          <w:delText xml:space="preserve">usually </w:delText>
        </w:r>
      </w:del>
      <w:r w:rsidR="00865D57">
        <w:t xml:space="preserve">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ins w:id="617" w:author="Yoav Ram" w:date="2017-10-19T12:50:00Z">
        <w:r w:rsidR="00C0791B">
          <w:t xml:space="preserve">. </w:t>
        </w:r>
      </w:ins>
      <w:del w:id="618" w:author="Yoav Ram" w:date="2017-10-19T12:50:00Z">
        <w:r w:rsidR="00865D57" w:rsidDel="00C0791B">
          <w:delText xml:space="preserve"> with </w:delText>
        </w:r>
      </w:del>
      <w:r w:rsidRPr="000A28AB">
        <w:t xml:space="preserve">GFP </w:t>
      </w:r>
      <w:ins w:id="619" w:author="Yoav Ram" w:date="2017-10-19T12:50:00Z">
        <w:r w:rsidR="00C0791B">
          <w:t xml:space="preserve">was </w:t>
        </w:r>
      </w:ins>
      <w:r w:rsidRPr="000A28AB">
        <w:t xml:space="preserve">detected </w:t>
      </w:r>
      <w:r w:rsidR="00865D57">
        <w:t>using</w:t>
      </w:r>
      <w:r w:rsidR="00865D57" w:rsidRPr="000A28AB">
        <w:t xml:space="preserve"> </w:t>
      </w:r>
      <w:del w:id="620" w:author="Yoav Ram" w:date="2017-10-19T12:50:00Z">
        <w:r w:rsidRPr="000A28AB" w:rsidDel="00C0791B">
          <w:delText xml:space="preserve">the </w:delText>
        </w:r>
      </w:del>
      <w:ins w:id="621" w:author="Yoav Ram" w:date="2017-10-19T12:50:00Z">
        <w:r w:rsidR="00C0791B">
          <w:t>a</w:t>
        </w:r>
        <w:r w:rsidR="00C0791B" w:rsidRPr="000A28AB">
          <w:t xml:space="preserve"> </w:t>
        </w:r>
      </w:ins>
      <w:r w:rsidRPr="000A28AB">
        <w:t>488nm/520(</w:t>
      </w:r>
      <w:proofErr w:type="gramStart"/>
      <w:r w:rsidRPr="000A28AB">
        <w:t>50)nm</w:t>
      </w:r>
      <w:proofErr w:type="gramEnd"/>
      <w:r w:rsidRPr="000A28AB">
        <w:t xml:space="preserve"> FITC laser</w:t>
      </w:r>
      <w:ins w:id="622" w:author="Yoav Ram" w:date="2017-10-19T12:50:00Z">
        <w:r w:rsidR="00C0791B">
          <w:t xml:space="preserve">. </w:t>
        </w:r>
      </w:ins>
      <w:del w:id="623" w:author="Yoav Ram" w:date="2017-10-19T12:50:00Z">
        <w:r w:rsidR="00865D57" w:rsidDel="00C0791B">
          <w:delText xml:space="preserve"> and</w:delText>
        </w:r>
        <w:r w:rsidRPr="000A28AB" w:rsidDel="00C0791B">
          <w:delText xml:space="preserve"> </w:delText>
        </w:r>
      </w:del>
      <w:r w:rsidRPr="000A28AB">
        <w:t xml:space="preserve">RFP </w:t>
      </w:r>
      <w:ins w:id="624" w:author="Yoav Ram" w:date="2017-10-19T12:50:00Z">
        <w:r w:rsidR="00C0791B">
          <w:t xml:space="preserve">was </w:t>
        </w:r>
      </w:ins>
      <w:r w:rsidRPr="000A28AB">
        <w:t xml:space="preserve">detected with </w:t>
      </w:r>
      <w:del w:id="625" w:author="Yoav Ram" w:date="2017-10-19T12:50:00Z">
        <w:r w:rsidRPr="000A28AB" w:rsidDel="00C0791B">
          <w:delText xml:space="preserve">the </w:delText>
        </w:r>
      </w:del>
      <w:ins w:id="626" w:author="Yoav Ram" w:date="2017-10-19T12:50:00Z">
        <w:r w:rsidR="00C0791B">
          <w:t>a</w:t>
        </w:r>
        <w:r w:rsidR="00C0791B" w:rsidRPr="000A28AB">
          <w:t xml:space="preserve"> </w:t>
        </w:r>
      </w:ins>
      <w:r w:rsidRPr="000A28AB">
        <w:t>561nm/615(</w:t>
      </w:r>
      <w:proofErr w:type="gramStart"/>
      <w:r w:rsidRPr="000A28AB">
        <w:t>20)nm</w:t>
      </w:r>
      <w:proofErr w:type="gramEnd"/>
      <w:r w:rsidRPr="000A28AB">
        <w:t xml:space="preserve">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627" w:author="Yoav Ram" w:date="2017-10-19T12:50:00Z" w:name="move496180787"/>
      <w:moveFrom w:id="628"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627"/>
    <w:p w14:paraId="5332610D" w14:textId="1E804D61" w:rsidR="00C0791B" w:rsidRPr="000A28AB" w:rsidDel="00C0791B" w:rsidRDefault="007A7F01" w:rsidP="00C0791B">
      <w:pPr>
        <w:rPr>
          <w:del w:id="629" w:author="Yoav Ram" w:date="2017-10-19T12:51:00Z"/>
        </w:rPr>
      </w:pPr>
      <w:r w:rsidRPr="000A28AB">
        <w:rPr>
          <w:b/>
          <w:bCs/>
        </w:rPr>
        <w:t xml:space="preserve">Data analysis. </w:t>
      </w:r>
      <w:moveToRangeStart w:id="630" w:author="Yoav Ram" w:date="2017-10-19T12:50:00Z" w:name="move496180787"/>
      <w:moveTo w:id="631"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proofErr w:type="spellStart"/>
        <w:r w:rsidR="00C0791B" w:rsidRPr="000A28AB">
          <w:rPr>
            <w:i/>
            <w:iCs/>
          </w:rPr>
          <w:t>flowPeaks</w:t>
        </w:r>
        <w:proofErr w:type="spellEnd"/>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632" w:author="Yoav Ram" w:date="2017-10-19T12:51:00Z">
        <w:r w:rsidR="00C0791B">
          <w:t xml:space="preserve"> </w:t>
        </w:r>
      </w:ins>
    </w:p>
    <w:moveToRangeEnd w:id="630"/>
    <w:p w14:paraId="28754787" w14:textId="241D561C"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presented in this manuscript</w:t>
      </w:r>
      <w:ins w:id="633" w:author="Yoav Ram" w:date="2017-10-24T15:30:00Z">
        <w:r w:rsidR="00EE1522">
          <w:t xml:space="preserve"> (http://curveball.yoavram.com)</w:t>
        </w:r>
      </w:ins>
      <w:r w:rsidRPr="000A28AB">
        <w:t xml:space="preserve">.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634" w:author="Yoav Ram" w:date="2017-10-19T12:51:00Z">
        <w:r w:rsidRPr="000A28AB" w:rsidDel="00C0791B">
          <w:delText xml:space="preserve">the growth and competition </w:delText>
        </w:r>
      </w:del>
      <w:r w:rsidRPr="000A28AB">
        <w:t xml:space="preserve">models to </w:t>
      </w:r>
      <w:del w:id="635" w:author="Yoav Ram" w:date="2017-10-19T12:51:00Z">
        <w:r w:rsidRPr="000A28AB" w:rsidDel="00C0791B">
          <w:delText xml:space="preserve">the growth curve </w:delText>
        </w:r>
      </w:del>
      <w:r w:rsidRPr="000A28AB">
        <w:t>data we use</w:t>
      </w:r>
      <w:ins w:id="636" w:author="Yoav Ram" w:date="2017-10-19T12:51:00Z">
        <w:r w:rsidR="00C0791B">
          <w:t>d</w:t>
        </w:r>
      </w:ins>
      <w:r w:rsidRPr="000A28AB">
        <w:t xml:space="preserve"> the </w:t>
      </w:r>
      <w:r w:rsidRPr="00C0791B">
        <w:rPr>
          <w:rPrChange w:id="637" w:author="Yoav Ram" w:date="2017-10-19T12:51:00Z">
            <w:rPr>
              <w:i/>
              <w:iCs/>
            </w:rPr>
          </w:rPrChange>
        </w:rPr>
        <w:t>least</w:t>
      </w:r>
      <w:ins w:id="638" w:author="Yoav Ram" w:date="2017-10-19T12:51:00Z">
        <w:r w:rsidR="00C0791B" w:rsidRPr="00C0791B">
          <w:rPr>
            <w:rPrChange w:id="639" w:author="Yoav Ram" w:date="2017-10-19T12:51:00Z">
              <w:rPr>
                <w:i/>
                <w:iCs/>
              </w:rPr>
            </w:rPrChange>
          </w:rPr>
          <w:t>-</w:t>
        </w:r>
      </w:ins>
      <w:r w:rsidRPr="00C0791B">
        <w:rPr>
          <w:rPrChange w:id="640" w:author="Yoav Ram" w:date="2017-10-19T12:51:00Z">
            <w:rPr>
              <w:i/>
              <w:iCs/>
            </w:rPr>
          </w:rPrChange>
        </w:rPr>
        <w:t>sq</w:t>
      </w:r>
      <w:ins w:id="641" w:author="Yoav Ram" w:date="2017-10-19T12:51:00Z">
        <w:r w:rsidR="00C0791B" w:rsidRPr="00C0791B">
          <w:rPr>
            <w:rPrChange w:id="642"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w:t>
      </w:r>
      <w:r w:rsidRPr="000A28AB">
        <w:lastRenderedPageBreak/>
        <w:t xml:space="preserve">several </w:t>
      </w:r>
      <w:r w:rsidR="007942A2" w:rsidRPr="000A28AB">
        <w:t>nested models</w:t>
      </w:r>
      <w:r w:rsidRPr="000A28AB">
        <w:t xml:space="preserve">, defined by fixing some of the parameters (see </w:t>
      </w:r>
      <w:r w:rsidR="00756174" w:rsidRPr="000A28AB">
        <w:t xml:space="preserve">Supporting </w:t>
      </w:r>
      <w:del w:id="643" w:author="Yoav Ram" w:date="2017-10-19T12:51:00Z">
        <w:r w:rsidR="00756174" w:rsidRPr="000A28AB" w:rsidDel="00C0791B">
          <w:delText xml:space="preserve">text </w:delText>
        </w:r>
      </w:del>
      <w:ins w:id="644"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027FA006" w:rsidR="003616D0" w:rsidRDefault="003616D0" w:rsidP="004F273C">
      <w:pPr>
        <w:rPr>
          <w:ins w:id="645" w:author="Yoav Ram" w:date="2017-10-19T13:39:00Z"/>
        </w:rPr>
      </w:pPr>
      <w:r w:rsidRPr="000A28AB">
        <w:t xml:space="preserve">where </w:t>
      </w:r>
      <m:oMath>
        <m:r>
          <w:rPr>
            <w:rFonts w:ascii="Cambria Math" w:hAnsi="Cambria Math"/>
          </w:rPr>
          <m:t>k</m:t>
        </m:r>
      </m:oMath>
      <w:r w:rsidRPr="000A28AB">
        <w:t xml:space="preserve"> is the number </w:t>
      </w:r>
      <w:ins w:id="646"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647" w:author="Yoav Ram" w:date="2017-10-19T13:02:00Z">
        <w:r w:rsidR="00E2013F">
          <w:t xml:space="preserve"> Other metrics for model selection can be used with</w:t>
        </w:r>
      </w:ins>
      <w:ins w:id="648" w:author="Yoav Ram" w:date="2017-10-24T15:32:00Z">
        <w:r w:rsidR="004F273C">
          <w:t xml:space="preserve"> our approach</w:t>
        </w:r>
      </w:ins>
      <w:ins w:id="649" w:author="Yoav Ram" w:date="2017-10-19T13:02:00Z">
        <w:r w:rsidR="00E2013F">
          <w:t xml:space="preserve">, but BIC was chosen for its simplicity and flexibility. </w:t>
        </w:r>
      </w:ins>
    </w:p>
    <w:p w14:paraId="03ABE571" w14:textId="11EA6A49" w:rsidR="005F34D1" w:rsidRDefault="005F34D1" w:rsidP="00DB7A4F">
      <w:ins w:id="650" w:author="Yoav Ram" w:date="2017-10-19T13:40:00Z">
        <w:r>
          <w:rPr>
            <w:b/>
            <w:bCs/>
          </w:rPr>
          <w:t>Selection coefficients</w:t>
        </w:r>
      </w:ins>
      <w:ins w:id="651" w:author="Yoav Ram" w:date="2017-10-19T13:39:00Z">
        <w:r w:rsidRPr="005F34D1">
          <w:rPr>
            <w:b/>
            <w:bCs/>
            <w:rPrChange w:id="652" w:author="Yoav Ram" w:date="2017-10-19T13:39:00Z">
              <w:rPr/>
            </w:rPrChange>
          </w:rPr>
          <w:t xml:space="preserve"> </w:t>
        </w:r>
      </w:ins>
      <w:ins w:id="653" w:author="Yoav Ram" w:date="2017-10-19T13:45:00Z">
        <w:r w:rsidR="00DE7AF4">
          <w:rPr>
            <w:b/>
            <w:bCs/>
          </w:rPr>
          <w:t>estimation</w:t>
        </w:r>
      </w:ins>
      <w:ins w:id="654" w:author="Yoav Ram" w:date="2017-10-19T13:39:00Z">
        <w:r>
          <w:rPr>
            <w:b/>
            <w:bCs/>
          </w:rPr>
          <w:t xml:space="preserve">. </w:t>
        </w:r>
      </w:ins>
      <w:ins w:id="655" w:author="Yoav Ram" w:date="2017-10-19T13:44:00Z">
        <w:r w:rsidR="00DE7AF4">
          <w:t>Selection coefficients</w:t>
        </w:r>
      </w:ins>
      <w:ins w:id="656" w:author="Yoav Ram" w:date="2017-10-19T13:39:00Z">
        <w:r w:rsidRPr="000A28AB">
          <w:t xml:space="preserve"> </w:t>
        </w:r>
      </w:ins>
      <w:ins w:id="657" w:author="Yoav Ram" w:date="2017-10-19T13:44:00Z">
        <w:r w:rsidR="00DE7AF4">
          <w:t>were</w:t>
        </w:r>
      </w:ins>
      <w:ins w:id="658" w:author="Yoav Ram" w:date="2017-10-19T13:39:00Z">
        <w:r w:rsidRPr="000A28AB">
          <w:t xml:space="preserve"> estimated from pairwise competition results using</w:t>
        </w:r>
        <w:r w:rsidRPr="000A28AB">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Pr="000A28AB">
          <w:fldChar w:fldCharType="separate"/>
        </w:r>
        <w:r w:rsidRPr="00C35103">
          <w:rPr>
            <w:noProof/>
            <w:vertAlign w:val="superscript"/>
          </w:rPr>
          <w:t>3</w:t>
        </w:r>
        <w:r w:rsidRPr="000A28AB">
          <w:fldChar w:fldCharType="end"/>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ins>
      <w:ins w:id="659" w:author="Yoav Ram" w:date="2017-10-19T13:45:00Z">
        <w:r w:rsidR="00DE7AF4">
          <w:t xml:space="preserve"> </w:t>
        </w:r>
      </w:ins>
      <w:ins w:id="660" w:author="Yoav Ram" w:date="2017-10-19T13:39:00Z">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 </w:t>
        </w:r>
      </w:ins>
      <w:ins w:id="661" w:author="Yoav Ram" w:date="2017-10-19T13:45:00Z">
        <w:r w:rsidR="00DE7AF4">
          <w:t xml:space="preserve">predicted </w:t>
        </w:r>
      </w:ins>
      <w:ins w:id="662" w:author="Yoav Ram" w:date="2017-10-19T13:39:00Z">
        <w:r w:rsidRPr="000A28AB">
          <w:t xml:space="preserve">frequencies of the strains and </w:t>
        </w:r>
        <m:oMath>
          <m:r>
            <w:rPr>
              <w:rFonts w:ascii="Cambria Math" w:hAnsi="Cambria Math"/>
            </w:rPr>
            <m:t>t</m:t>
          </m:r>
        </m:oMath>
        <w:r w:rsidRPr="000A28AB">
          <w:t xml:space="preserve"> is time. </w:t>
        </w:r>
      </w:ins>
      <w:ins w:id="663" w:author="Yoav Ram" w:date="2017-10-19T13:46:00Z">
        <w:r w:rsidR="00DE7AF4">
          <w:t xml:space="preserve">The resulting </w:t>
        </w:r>
        <w:proofErr w:type="spellStart"/>
        <w:r w:rsidR="00DE7AF4" w:rsidRPr="00DE7AF4">
          <w:rPr>
            <w:i/>
            <w:iCs/>
          </w:rPr>
          <w:t>s</w:t>
        </w:r>
        <w:r w:rsidR="00DE7AF4" w:rsidRPr="00DE7AF4">
          <w:rPr>
            <w:i/>
            <w:iCs/>
            <w:vertAlign w:val="subscript"/>
          </w:rPr>
          <w:t>t</w:t>
        </w:r>
        <w:proofErr w:type="spellEnd"/>
        <w:r w:rsidR="00DE7AF4">
          <w:rPr>
            <w:i/>
            <w:iCs/>
          </w:rPr>
          <w:t xml:space="preserve"> </w:t>
        </w:r>
        <w:r w:rsidR="00DE7AF4">
          <w:t xml:space="preserve">values were then </w:t>
        </w:r>
      </w:ins>
      <w:ins w:id="664" w:author="Yoav Ram" w:date="2017-10-19T13:39:00Z">
        <w:r>
          <w:t>averaged across time</w:t>
        </w:r>
      </w:ins>
      <w:ins w:id="665" w:author="Yoav Ram" w:date="2017-10-19T13:46:00Z">
        <w:r w:rsidR="00DE7AF4">
          <w:t>.</w:t>
        </w:r>
      </w:ins>
      <w:ins w:id="666" w:author="Yoav Ram" w:date="2017-10-19T13:39:00Z">
        <w:r>
          <w:t xml:space="preserve"> Note that these estimates </w:t>
        </w:r>
      </w:ins>
      <w:ins w:id="667" w:author="Yoav Ram" w:date="2017-10-19T13:46:00Z">
        <w:r w:rsidR="00DB7A4F">
          <w:t>can</w:t>
        </w:r>
      </w:ins>
      <w:ins w:id="668" w:author="Yoav Ram" w:date="2017-10-19T13:39:00Z">
        <w:r>
          <w:t xml:space="preserve"> depend on the experimental conditions, such as duration, media, temperature, and strain composition.</w:t>
        </w:r>
      </w:ins>
    </w:p>
    <w:p w14:paraId="4E374857" w14:textId="215C05EF" w:rsidR="00D121CE" w:rsidRPr="00D121CE" w:rsidRDefault="00D121CE" w:rsidP="00ED4128">
      <w:r>
        <w:rPr>
          <w:b/>
          <w:bCs/>
        </w:rPr>
        <w:t>Data availability.</w:t>
      </w:r>
      <w:r>
        <w:t xml:space="preserve"> Data deposited on </w:t>
      </w:r>
      <w:proofErr w:type="spellStart"/>
      <w:r w:rsidR="00ED4128" w:rsidRPr="00ED4128">
        <w:rPr>
          <w:i/>
          <w:iCs/>
        </w:rPr>
        <w:t>figshare</w:t>
      </w:r>
      <w:proofErr w:type="spellEnd"/>
      <w:r w:rsidR="00ED4128">
        <w:t xml:space="preserve"> (</w:t>
      </w:r>
      <w:proofErr w:type="gramStart"/>
      <w:r w:rsidR="00ED4128">
        <w:t>doi:</w:t>
      </w:r>
      <w:r w:rsidR="00ED4128" w:rsidRPr="00ED4128">
        <w:t>10.6084/m9.figshare</w:t>
      </w:r>
      <w:proofErr w:type="gramEnd"/>
      <w:r w:rsidR="00ED4128" w:rsidRPr="00ED4128">
        <w:t>.3485984</w:t>
      </w:r>
      <w:r w:rsidR="00ED4128">
        <w:t xml:space="preserve">; </w:t>
      </w:r>
      <w:r w:rsidR="00ED4128" w:rsidRPr="00ED4128">
        <w:rPr>
          <w:i/>
          <w:iCs/>
        </w:rPr>
        <w:t xml:space="preserve">for editors and reviewers only: </w:t>
      </w:r>
      <w:hyperlink r:id="rId13"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4" w:history="1">
        <w:r w:rsidRPr="000A28AB">
          <w:rPr>
            <w:rStyle w:val="Hyperlink"/>
          </w:rPr>
          <w:t>https://github.com/yoavram/curveball</w:t>
        </w:r>
      </w:hyperlink>
      <w:del w:id="669" w:author="Yoav Ram" w:date="2017-10-24T15:30:00Z">
        <w:r w:rsidRPr="000A28AB" w:rsidDel="00EE1522">
          <w:delText xml:space="preserve"> </w:delText>
        </w:r>
      </w:del>
      <w:r w:rsidRPr="000A28AB">
        <w:t xml:space="preserve">; an installation guide, tutorial, and documentation will be available upon publication at </w:t>
      </w:r>
      <w:hyperlink r:id="rId15"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w:t>
        </w:r>
        <w:bookmarkStart w:id="670" w:name="_GoBack"/>
        <w:r w:rsidRPr="000A28AB">
          <w:rPr>
            <w:rStyle w:val="Hyperlink"/>
          </w:rPr>
          <w:t>curveball</w:t>
        </w:r>
        <w:bookmarkEnd w:id="670"/>
        <w:r w:rsidRPr="000A28AB">
          <w:rPr>
            <w:rStyle w:val="Hyperlink"/>
          </w:rPr>
          <w:t>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H. </w:t>
      </w:r>
      <w:proofErr w:type="spellStart"/>
      <w:r w:rsidRPr="000A28AB">
        <w:t>Acar</w:t>
      </w:r>
      <w:proofErr w:type="spellEnd"/>
      <w:del w:id="671" w:author="Yoav Ram" w:date="2017-10-18T16:12:00Z">
        <w:r w:rsidRPr="000A28AB" w:rsidDel="000D297D">
          <w:delText xml:space="preserve">, </w:delText>
        </w:r>
        <w:r w:rsidR="00FA03CE" w:rsidDel="000D297D">
          <w:delText>T. Pupko</w:delText>
        </w:r>
      </w:del>
      <w:r w:rsidR="00FA03CE">
        <w:t xml:space="preserve">, </w:t>
      </w:r>
      <w:ins w:id="672" w:author="Yoav Ram" w:date="2017-10-18T16:11:00Z">
        <w:r w:rsidR="00DF72F4">
          <w:t xml:space="preserve">J. Friedman, </w:t>
        </w:r>
        <w:r w:rsidR="000D297D">
          <w:t xml:space="preserve">J. </w:t>
        </w:r>
        <w:proofErr w:type="spellStart"/>
        <w:r w:rsidR="000D297D">
          <w:t>Masel</w:t>
        </w:r>
        <w:proofErr w:type="spellEnd"/>
        <w:r w:rsidR="000D297D">
          <w:t xml:space="preserve">, </w:t>
        </w:r>
      </w:ins>
      <w:r w:rsidR="00FA03CE">
        <w:t xml:space="preserve">and E. Rosenberg, </w:t>
      </w:r>
      <w:r w:rsidRPr="000A28AB">
        <w:t xml:space="preserve">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w:t>
      </w:r>
      <w:r w:rsidRPr="000A28AB">
        <w:lastRenderedPageBreak/>
        <w:t xml:space="preserve">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pPr>
        <w:rPr>
          <w:ins w:id="673" w:author="Yoav Ram" w:date="2017-10-19T13:03:00Z"/>
        </w:rPr>
        <w:pPrChange w:id="674"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pPr>
        <w:pStyle w:val="Heading1"/>
        <w:rPr>
          <w:del w:id="675" w:author="Yoav Ram" w:date="2017-10-19T13:03:00Z"/>
          <w:rFonts w:ascii="Times New Roman" w:eastAsia="Times New Roman" w:hAnsi="Times New Roman" w:cs="Times New Roman"/>
        </w:rPr>
        <w:pPrChange w:id="676" w:author="Yoav Ram" w:date="2017-10-19T13:03:00Z">
          <w:pPr/>
        </w:pPrChange>
      </w:pPr>
      <w:del w:id="677" w:author="Yoav Ram" w:date="2017-10-19T13:03:00Z">
        <w:r w:rsidRPr="000A28AB" w:rsidDel="00E2013F">
          <w:br w:type="page"/>
        </w:r>
      </w:del>
    </w:p>
    <w:p w14:paraId="75B73F83" w14:textId="77777777" w:rsidR="00750BAE" w:rsidRPr="000A28AB" w:rsidRDefault="00750BAE">
      <w:pPr>
        <w:pStyle w:val="Heading1"/>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w:t>
      </w:r>
      <w:r w:rsidRPr="00DF6B35">
        <w:rPr>
          <w:rFonts w:ascii="Times New Roman" w:eastAsia="Times New Roman" w:hAnsi="Times New Roman" w:cs="Times New Roman"/>
          <w:noProof/>
        </w:rPr>
        <w:lastRenderedPageBreak/>
        <w:t>(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noProof/>
        </w:rPr>
        <w:lastRenderedPageBreak/>
        <w:t>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678" w:author="Yoav Ram" w:date="2017-10-18T16:14:00Z">
        <w:r w:rsidRPr="000A28AB" w:rsidDel="00BD6542">
          <w:delText xml:space="preserve">text </w:delText>
        </w:r>
      </w:del>
      <w:ins w:id="679"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680" w:author="Yoav Ram" w:date="2017-10-19T13:07:00Z">
        <w:r w:rsidR="00865D57" w:rsidDel="00EB3A9A">
          <w:delText>,</w:delText>
        </w:r>
      </w:del>
      <w:r w:rsidRPr="000A28AB">
        <w:t xml:space="preserve"> the density of a limiting resource</w:t>
      </w:r>
      <w:ins w:id="681" w:author="Yoav Ram" w:date="2017-10-19T13:07:00Z">
        <w:r w:rsidR="00EB3A9A">
          <w:t>,</w:t>
        </w:r>
      </w:ins>
      <w:r w:rsidRPr="000A28AB">
        <w:t xml:space="preserve"> and by </w:t>
      </w:r>
      <m:oMath>
        <m:r>
          <w:rPr>
            <w:rFonts w:ascii="Cambria Math" w:hAnsi="Cambria Math"/>
          </w:rPr>
          <m:t>N</m:t>
        </m:r>
      </m:oMath>
      <w:r w:rsidRPr="000A28AB">
        <w:t xml:space="preserve"> the density of the </w:t>
      </w:r>
      <w:ins w:id="682" w:author="Yoav Ram" w:date="2017-10-19T13:08:00Z">
        <w:r w:rsidR="00EB3A9A">
          <w:t xml:space="preserve">cell </w:t>
        </w:r>
      </w:ins>
      <w:r w:rsidRPr="000A28AB">
        <w:t>population</w:t>
      </w:r>
      <w:del w:id="683"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684"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685" w:author="Yoav Ram" w:date="2017-10-18T15:05:00Z">
        <w:r w:rsidRPr="000A28AB" w:rsidDel="003D4EA8">
          <w:delText xml:space="preserve">rate </w:delText>
        </w:r>
      </w:del>
      <w:ins w:id="686" w:author="Yoav Ram" w:date="2017-10-19T13:09:00Z">
        <w:r w:rsidR="00EB3A9A">
          <w:t>conversion rate</w:t>
        </w:r>
      </w:ins>
      <w:ins w:id="687" w:author="Yoav Ram" w:date="2017-10-19T13:08:00Z">
        <w:r w:rsidR="00EB3A9A">
          <w:t xml:space="preserve"> of</w:t>
        </w:r>
      </w:ins>
      <w:ins w:id="688"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AC117E"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689"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690" w:author="Yoav Ram" w:date="2017-10-19T13:10:00Z">
                          <m:r>
                            <w:rPr>
                              <w:rFonts w:ascii="Cambria Math" w:hAnsi="Cambria Math"/>
                            </w:rPr>
                            <m:t>,</m:t>
                          </m:r>
                        </w:ins>
                      </m:e>
                    </m:eqArr>
                  </m:e>
                </m:d>
                <w:del w:id="691"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AC117E"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692"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AC117E"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693"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694" w:author="Yoav Ram" w:date="2017-10-19T13:10:00Z">
                          <m:r>
                            <w:rPr>
                              <w:rFonts w:ascii="Cambria Math" w:hAnsi="Cambria Math"/>
                            </w:rPr>
                            <m:t>.</m:t>
                          </m:r>
                        </w:ins>
                      </m:e>
                    </m:eqArr>
                  </m:e>
                </m:d>
                <w:del w:id="695"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696" w:author="Yoav Ram" w:date="2017-10-19T13:10:00Z">
        <w:r w:rsidRPr="000A28AB" w:rsidDel="00EB3A9A">
          <w:delText>:</w:delText>
        </w:r>
      </w:del>
    </w:p>
    <w:p w14:paraId="7CC1755E" w14:textId="77777777" w:rsidR="007A7F01" w:rsidRPr="000A28AB" w:rsidRDefault="00AC117E">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697"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698" w:author="Yoav Ram" w:date="2017-10-19T13:10:00Z">
        <w:r w:rsidR="00EB3A9A">
          <w:t xml:space="preserve"> to get</w:t>
        </w:r>
      </w:ins>
      <w:del w:id="699"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AC117E">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pPr>
        <w:ind w:firstLine="0"/>
        <w:pPrChange w:id="700"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AC117E">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701" w:author="Yoav Ram" w:date="2017-10-19T13:10:00Z">
        <w:r w:rsidR="00A57DA4" w:rsidRPr="000A28AB" w:rsidDel="00EB3A9A">
          <w:delText xml:space="preserve">: </w:delText>
        </w:r>
      </w:del>
      <w:ins w:id="702" w:author="Yoav Ram" w:date="2017-10-19T13:10:00Z">
        <w:r w:rsidR="00EB3A9A">
          <w:t>.</w:t>
        </w:r>
        <w:r w:rsidR="00EB3A9A" w:rsidRPr="000A28AB">
          <w:t xml:space="preserve"> </w:t>
        </w:r>
      </w:ins>
      <w:del w:id="703" w:author="Yoav Ram" w:date="2017-10-19T13:10:00Z">
        <w:r w:rsidR="00A57DA4" w:rsidRPr="000A28AB" w:rsidDel="00EB3A9A">
          <w:delText xml:space="preserve">to </w:delText>
        </w:r>
      </w:del>
      <w:ins w:id="704"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705" w:author="Yoav Ram" w:date="2017-10-19T13:11:00Z">
        <w:r w:rsidR="00EB3A9A">
          <w:t xml:space="preserve"> we have</w:t>
        </w:r>
      </w:ins>
      <w:del w:id="706"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707" w:author="Yoav Ram" w:date="2017-10-18T16:31:00Z">
        <w:r w:rsidR="008E5484">
          <w:t xml:space="preserve">explicitly </w:t>
        </w:r>
      </w:ins>
      <w:r w:rsidRPr="000A28AB">
        <w:t xml:space="preserve">depend on </w:t>
      </w:r>
      <m:oMath>
        <m:r>
          <w:rPr>
            <w:rFonts w:ascii="Cambria Math" w:hAnsi="Cambria Math"/>
          </w:rPr>
          <m:t>t</m:t>
        </m:r>
      </m:oMath>
      <w:r w:rsidRPr="000A28AB">
        <w:t xml:space="preserve">). To include a lag phase,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708"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AC117E">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709" w:author="Yoav Ram" w:date="2017-10-19T13:12:00Z"/>
        </w:rPr>
      </w:pPr>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w:t>
      </w:r>
      <w:del w:id="710" w:author="Yoav Ram" w:date="2017-10-19T13:12:00Z">
        <w:r w:rsidRPr="000A28AB" w:rsidDel="00EB3A9A">
          <w:delText xml:space="preserve"> </w:delText>
        </w:r>
      </w:del>
      <w:moveFromRangeStart w:id="711"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712" w:author="Yoav Ram" w:date="2017-10-19T13:12:00Z">
        <w:r w:rsidRPr="000A28AB" w:rsidDel="00EB3A9A">
          <w:t xml:space="preserve"> </w:t>
        </w:r>
      </w:moveFrom>
      <w:moveFromRangeEnd w:id="711"/>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pPr>
        <w:jc w:val="center"/>
        <w:rPr>
          <w:ins w:id="713" w:author="Yoav Ram" w:date="2017-10-19T13:12:00Z"/>
        </w:rPr>
        <w:pPrChange w:id="714" w:author="Yoav Ram" w:date="2017-10-19T13:12:00Z">
          <w:pPr/>
        </w:pPrChange>
      </w:pPr>
      <w:moveTo w:id="715" w:author="Yoav Ram" w:date="2017-10-19T13:12:00Z">
        <w:moveToRangeStart w:id="716"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716"/>
      <w:ins w:id="717" w:author="Yoav Ram" w:date="2017-10-19T13:12:00Z">
        <w:r w:rsidR="004E6396">
          <w:t>,</w:t>
        </w:r>
      </w:ins>
    </w:p>
    <w:p w14:paraId="6442CC64" w14:textId="454EB436" w:rsidR="00D8570D" w:rsidRPr="000A28AB" w:rsidRDefault="007A7F01">
      <w:pPr>
        <w:ind w:firstLine="0"/>
        <w:pPrChange w:id="718" w:author="Yoav Ram" w:date="2017-10-19T13:12:00Z">
          <w:pPr/>
        </w:pPrChange>
      </w:pPr>
      <w:del w:id="719"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720"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721" w:author="Yoav Ram" w:date="2017-10-19T13:13:00Z">
        <w:r w:rsidR="004E6396">
          <w:t xml:space="preserve">population </w:t>
        </w:r>
      </w:ins>
      <w:r w:rsidRPr="000A28AB">
        <w:t xml:space="preserve">growth </w:t>
      </w:r>
      <w:del w:id="722"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723"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724" w:author="Yoav Ram" w:date="2017-10-18T16:26:00Z">
        <w:r w:rsidR="007115C2">
          <w:t>Table S1</w:t>
        </w:r>
      </w:ins>
      <w:r w:rsidRPr="000A28AB">
        <w:t xml:space="preserve">). The full model is described by eq. 2 and has six parameters. A </w:t>
      </w:r>
      <w:del w:id="725" w:author="Yoav Ram" w:date="2017-10-18T16:27:00Z">
        <w:r w:rsidRPr="000A28AB" w:rsidDel="007115C2">
          <w:delText>five parameter</w:delText>
        </w:r>
      </w:del>
      <w:ins w:id="726"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727" w:author="Yoav Ram" w:date="2017-10-18T16:27:00Z">
        <w:r w:rsidRPr="000A28AB" w:rsidDel="007115C2">
          <w:delText xml:space="preserve">five </w:delText>
        </w:r>
      </w:del>
      <w:ins w:id="728"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729" w:author="Yoav Ram" w:date="2017-10-18T16:27:00Z">
        <w:r w:rsidRPr="000A28AB" w:rsidDel="007115C2">
          <w:delText xml:space="preserve">four </w:delText>
        </w:r>
      </w:del>
      <w:ins w:id="730"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731" w:author="Yoav Ram" w:date="2017-10-18T16:27:00Z">
        <w:r w:rsidRPr="000A28AB" w:rsidDel="007115C2">
          <w:delText xml:space="preserve">four </w:delText>
        </w:r>
      </w:del>
      <w:ins w:id="732"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733" w:name="_Ref439853477"/>
      <w:r w:rsidRPr="000A28AB">
        <w:t xml:space="preserve">Supporting </w:t>
      </w:r>
      <w:del w:id="734" w:author="Yoav Ram" w:date="2017-10-18T16:14:00Z">
        <w:r w:rsidRPr="000A28AB" w:rsidDel="00BD6542">
          <w:delText xml:space="preserve">text </w:delText>
        </w:r>
      </w:del>
      <w:ins w:id="735" w:author="Yoav Ram" w:date="2017-10-18T16:14:00Z">
        <w:r w:rsidR="00BD6542">
          <w:t>T</w:t>
        </w:r>
        <w:r w:rsidR="00BD6542" w:rsidRPr="000A28AB">
          <w:t xml:space="preserve">ext </w:t>
        </w:r>
      </w:ins>
      <w:r w:rsidRPr="000A28AB">
        <w:t>2</w:t>
      </w:r>
      <w:r w:rsidR="007A7F01" w:rsidRPr="000A28AB">
        <w:t>: Mixed culture model</w:t>
      </w:r>
      <w:bookmarkEnd w:id="733"/>
    </w:p>
    <w:p w14:paraId="7B1508AB" w14:textId="58D3235E" w:rsidR="007A7F01" w:rsidRPr="000A28AB" w:rsidRDefault="007A7F01" w:rsidP="004E6396">
      <w:r w:rsidRPr="000A28AB">
        <w:t xml:space="preserve">We </w:t>
      </w:r>
      <w:del w:id="736"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AC117E">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737" w:author="Yoav Ram" w:date="2017-10-19T13:16:00Z">
                  <w:rPr>
                    <w:i/>
                    <w:iCs/>
                  </w:rPr>
                </w:rPrChange>
              </w:rPr>
            </w:pPr>
            <w:r w:rsidRPr="004E6396">
              <w:rPr>
                <w:rPrChange w:id="738" w:author="Yoav Ram" w:date="2017-10-19T13:16:00Z">
                  <w:rPr>
                    <w:i/>
                    <w:iCs/>
                  </w:rPr>
                </w:rPrChange>
              </w:rPr>
              <w:t>[B1a]</w:t>
            </w:r>
          </w:p>
          <w:p w14:paraId="3A27D326" w14:textId="77777777" w:rsidR="007A7F01" w:rsidRPr="004E6396" w:rsidRDefault="007A7F01">
            <w:pPr>
              <w:jc w:val="right"/>
              <w:rPr>
                <w:rPrChange w:id="739" w:author="Yoav Ram" w:date="2017-10-19T13:16:00Z">
                  <w:rPr>
                    <w:i/>
                    <w:iCs/>
                  </w:rPr>
                </w:rPrChange>
              </w:rPr>
            </w:pPr>
            <w:r w:rsidRPr="004E6396">
              <w:rPr>
                <w:rPrChange w:id="740" w:author="Yoav Ram" w:date="2017-10-19T13:16:00Z">
                  <w:rPr>
                    <w:i/>
                    <w:iCs/>
                  </w:rPr>
                </w:rPrChange>
              </w:rPr>
              <w:t>[B1b]</w:t>
            </w:r>
          </w:p>
          <w:p w14:paraId="24DC33B2" w14:textId="77777777" w:rsidR="007A7F01" w:rsidRPr="000A28AB" w:rsidRDefault="007A7F01">
            <w:pPr>
              <w:jc w:val="right"/>
              <w:rPr>
                <w:i/>
                <w:iCs/>
              </w:rPr>
            </w:pPr>
            <w:r w:rsidRPr="004E6396">
              <w:rPr>
                <w:rPrChange w:id="741" w:author="Yoav Ram" w:date="2017-10-19T13:16:00Z">
                  <w:rPr>
                    <w:i/>
                    <w:iCs/>
                  </w:rPr>
                </w:rPrChange>
              </w:rPr>
              <w:t>[B1c]</w:t>
            </w:r>
          </w:p>
        </w:tc>
      </w:tr>
    </w:tbl>
    <w:p w14:paraId="6210EBE4" w14:textId="52AA010B" w:rsidR="007A7F01" w:rsidRPr="000A28AB" w:rsidRDefault="007A7F01" w:rsidP="00CD2955">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w:t>
      </w:r>
      <w:ins w:id="742" w:author="Yoav Ram" w:date="2017-10-24T14:49:00Z">
        <w:r w:rsidR="004F040D">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oMath>
      </w:ins>
      <w:ins w:id="743" w:author="Yoav Ram" w:date="2017-10-24T14:50:00Z">
        <w:r w:rsidR="008435FD">
          <w:t xml:space="preserve"> </w:t>
        </w:r>
      </w:ins>
      <w:ins w:id="744" w:author="Yoav Ram" w:date="2017-10-24T14:49:00Z">
        <w:r w:rsidR="008435FD">
          <w:t>and</w:t>
        </w:r>
      </w:ins>
      <w:ins w:id="745" w:author="Yoav Ram" w:date="2017-10-24T14:50:00Z">
        <w:r w:rsidR="008435FD">
          <w:t xml:space="preserve"> therefore</w:t>
        </w:r>
      </w:ins>
      <w:r w:rsidRPr="000A28AB">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w:t>
      </w:r>
      <w:del w:id="746" w:author="Yoav Ram" w:date="2017-10-24T14:50:00Z">
        <w:r w:rsidRPr="000A28AB" w:rsidDel="008435FD">
          <w:delText xml:space="preserve">and </w:delText>
        </w:r>
      </w:del>
      <w:ins w:id="747" w:author="Yoav Ram" w:date="2017-10-24T14:50:00Z">
        <w:r w:rsidR="008435FD">
          <w:t>so that</w:t>
        </w:r>
        <w:r w:rsidR="008435FD" w:rsidRPr="000A28AB">
          <w:t xml:space="preserve"> </w:t>
        </w:r>
      </w:ins>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748"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AC117E">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749" w:author="Yoav Ram" w:date="2017-10-19T13:16:00Z">
                  <w:rPr>
                    <w:i/>
                    <w:iCs/>
                  </w:rPr>
                </w:rPrChange>
              </w:rPr>
            </w:pPr>
            <w:r w:rsidRPr="004E6396">
              <w:rPr>
                <w:rPrChange w:id="750" w:author="Yoav Ram" w:date="2017-10-19T13:16:00Z">
                  <w:rPr>
                    <w:i/>
                    <w:iCs/>
                  </w:rPr>
                </w:rPrChange>
              </w:rPr>
              <w:t>[B2a]</w:t>
            </w:r>
          </w:p>
          <w:p w14:paraId="35558C86" w14:textId="77777777" w:rsidR="007A7F01" w:rsidRPr="000A28AB" w:rsidRDefault="007A7F01">
            <w:pPr>
              <w:jc w:val="right"/>
              <w:rPr>
                <w:i/>
                <w:iCs/>
              </w:rPr>
            </w:pPr>
            <w:r w:rsidRPr="004E6396">
              <w:rPr>
                <w:rPrChange w:id="751" w:author="Yoav Ram" w:date="2017-10-19T13:16:00Z">
                  <w:rPr>
                    <w:i/>
                    <w:iCs/>
                  </w:rPr>
                </w:rPrChange>
              </w:rPr>
              <w:t>[B2b]</w:t>
            </w:r>
          </w:p>
        </w:tc>
      </w:tr>
    </w:tbl>
    <w:p w14:paraId="52B6473C" w14:textId="77777777" w:rsidR="007A7F01" w:rsidRPr="000A28AB" w:rsidRDefault="007A7F01">
      <w:pPr>
        <w:tabs>
          <w:tab w:val="left" w:pos="1803"/>
          <w:tab w:val="center" w:pos="4153"/>
        </w:tabs>
        <w:ind w:firstLine="0"/>
        <w:pPrChange w:id="752" w:author="Yoav Ram" w:date="2017-10-19T13:16:00Z">
          <w:pPr>
            <w:tabs>
              <w:tab w:val="left" w:pos="1803"/>
              <w:tab w:val="center" w:pos="4153"/>
            </w:tabs>
          </w:pPr>
        </w:pPrChange>
      </w:pPr>
      <w:r w:rsidRPr="000A28AB">
        <w:lastRenderedPageBreak/>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753" w:author="Yoav Ram" w:date="2017-10-19T13:15:00Z"/>
        </w:rPr>
      </w:pPr>
      <w:r w:rsidRPr="000A28AB">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754"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AC117E">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755" w:author="Yoav Ram" w:date="2017-10-19T13:16:00Z">
                  <w:rPr>
                    <w:i/>
                    <w:iCs/>
                  </w:rPr>
                </w:rPrChange>
              </w:rPr>
            </w:pPr>
            <w:r w:rsidRPr="004E6396">
              <w:rPr>
                <w:rPrChange w:id="756" w:author="Yoav Ram" w:date="2017-10-19T13:16:00Z">
                  <w:rPr>
                    <w:i/>
                    <w:iCs/>
                  </w:rPr>
                </w:rPrChange>
              </w:rPr>
              <w:t>[B3a]</w:t>
            </w:r>
          </w:p>
          <w:p w14:paraId="400F0B34" w14:textId="77777777" w:rsidR="007A7F01" w:rsidRPr="004E6396" w:rsidRDefault="007A7F01">
            <w:pPr>
              <w:jc w:val="right"/>
              <w:rPr>
                <w:rPrChange w:id="757" w:author="Yoav Ram" w:date="2017-10-19T13:16:00Z">
                  <w:rPr>
                    <w:i/>
                    <w:iCs/>
                  </w:rPr>
                </w:rPrChange>
              </w:rPr>
            </w:pPr>
            <w:r w:rsidRPr="004E6396">
              <w:rPr>
                <w:rPrChange w:id="758" w:author="Yoav Ram" w:date="2017-10-19T13:16:00Z">
                  <w:rPr>
                    <w:i/>
                    <w:iCs/>
                  </w:rPr>
                </w:rPrChange>
              </w:rPr>
              <w:t>[B3b]</w:t>
            </w:r>
          </w:p>
          <w:p w14:paraId="1C2DA814" w14:textId="77777777" w:rsidR="007A7F01" w:rsidRPr="004E6396" w:rsidRDefault="007A7F01">
            <w:pPr>
              <w:jc w:val="right"/>
              <w:rPr>
                <w:rPrChange w:id="759" w:author="Yoav Ram" w:date="2017-10-19T13:16:00Z">
                  <w:rPr>
                    <w:i/>
                    <w:iCs/>
                  </w:rPr>
                </w:rPrChange>
              </w:rPr>
            </w:pPr>
            <w:r w:rsidRPr="004E6396">
              <w:rPr>
                <w:rPrChange w:id="760" w:author="Yoav Ram" w:date="2017-10-19T13:16:00Z">
                  <w:rPr>
                    <w:i/>
                    <w:iCs/>
                  </w:rPr>
                </w:rPrChange>
              </w:rPr>
              <w:t>[B3c]</w:t>
            </w:r>
          </w:p>
          <w:p w14:paraId="1E95C71B" w14:textId="77777777" w:rsidR="007A7F01" w:rsidRPr="004E6396" w:rsidRDefault="007A7F01">
            <w:pPr>
              <w:jc w:val="right"/>
              <w:rPr>
                <w:rPrChange w:id="761" w:author="Yoav Ram" w:date="2017-10-19T13:16:00Z">
                  <w:rPr>
                    <w:i/>
                    <w:iCs/>
                  </w:rPr>
                </w:rPrChange>
              </w:rPr>
            </w:pPr>
            <w:r w:rsidRPr="004E6396">
              <w:rPr>
                <w:rPrChange w:id="762" w:author="Yoav Ram" w:date="2017-10-19T13:16:00Z">
                  <w:rPr>
                    <w:i/>
                    <w:iCs/>
                  </w:rPr>
                </w:rPrChange>
              </w:rPr>
              <w:t>[B3d]</w:t>
            </w:r>
          </w:p>
        </w:tc>
      </w:tr>
    </w:tbl>
    <w:p w14:paraId="0166B204" w14:textId="10E42754" w:rsidR="007A7F01" w:rsidRPr="000A28AB" w:rsidRDefault="007A7F01" w:rsidP="005924D4">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w:t>
      </w:r>
      <w:del w:id="763" w:author="Yoav Ram" w:date="2017-10-24T15:20:00Z">
        <w:r w:rsidRPr="000A28AB" w:rsidDel="005924D4">
          <w:delText>s</w:delText>
        </w:r>
      </w:del>
      <w:r w:rsidRPr="000A28AB">
        <w:t>. B3</w:t>
      </w:r>
      <w:del w:id="764" w:author="Yoav Ram" w:date="2017-10-19T13:17:00Z">
        <w:r w:rsidRPr="000A28AB" w:rsidDel="004E6396">
          <w:delText>a-d</w:delText>
        </w:r>
      </w:del>
      <w:r w:rsidRPr="000A28AB">
        <w:t xml:space="preserve"> and continue as above. This </w:t>
      </w:r>
      <w:del w:id="765"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766" w:author="Yoav Ram" w:date="2017-10-19T13:30:00Z">
                    <w:rPr>
                      <w:rFonts w:ascii="Cambria Math" w:hAnsi="Cambria Math"/>
                      <w:i/>
                    </w:rPr>
                  </w:ins>
                </m:ctrlPr>
              </m:sSubPr>
              <m:e>
                <w:ins w:id="767" w:author="Yoav Ram" w:date="2017-10-19T13:30:00Z">
                  <m:r>
                    <w:rPr>
                      <w:rFonts w:ascii="Cambria Math" w:hAnsi="Cambria Math"/>
                    </w:rPr>
                    <m:t>R</m:t>
                  </m:r>
                </w:ins>
              </m:e>
              <m:sub>
                <w:ins w:id="768"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769" w:author="Yoav Ram" w:date="2017-10-19T13:30:00Z">
                    <w:rPr>
                      <w:rFonts w:ascii="Cambria Math" w:hAnsi="Cambria Math"/>
                      <w:i/>
                    </w:rPr>
                  </w:ins>
                </m:ctrlPr>
              </m:sSubPr>
              <m:e>
                <w:ins w:id="770" w:author="Yoav Ram" w:date="2017-10-19T13:30:00Z">
                  <m:r>
                    <w:rPr>
                      <w:rFonts w:ascii="Cambria Math" w:hAnsi="Cambria Math"/>
                    </w:rPr>
                    <m:t>R</m:t>
                  </m:r>
                </w:ins>
              </m:e>
              <m:sub>
                <w:ins w:id="771" w:author="Yoav Ram" w:date="2017-10-19T13:30:00Z">
                  <m:r>
                    <w:rPr>
                      <w:rFonts w:ascii="Cambria Math" w:hAnsi="Cambria Math"/>
                    </w:rPr>
                    <m:t>j</m:t>
                  </m:r>
                </w:ins>
              </m:sub>
            </m:sSub>
          </m:den>
        </m:f>
        <w:del w:id="772" w:author="Yoav Ram" w:date="2017-10-19T13:30:00Z">
          <m:r>
            <w:rPr>
              <w:rFonts w:ascii="Cambria Math" w:hAnsi="Cambria Math"/>
            </w:rPr>
            <m:t>ρ</m:t>
          </m:r>
        </w:del>
      </m:oMath>
      <w:ins w:id="773" w:author="Yoav Ram" w:date="2017-10-19T13:21:00Z">
        <w:r w:rsidR="00870818">
          <w:t>.</w:t>
        </w:r>
      </w:ins>
      <w:del w:id="774"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775" w:author="Yoav Ram" w:date="2017-10-19T13:28:00Z">
        <w:r w:rsidR="00B42DA4">
          <w:t xml:space="preserve"> then</w:t>
        </w:r>
      </w:ins>
      <w:del w:id="776"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AC117E">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777" w:author="Yoav Ram" w:date="2017-10-19T13:29:00Z">
                  <w:rPr>
                    <w:i/>
                    <w:iCs/>
                  </w:rPr>
                </w:rPrChange>
              </w:rPr>
            </w:pPr>
            <w:r w:rsidRPr="00FB37C5">
              <w:rPr>
                <w:rPrChange w:id="778" w:author="Yoav Ram" w:date="2017-10-19T13:29:00Z">
                  <w:rPr>
                    <w:i/>
                    <w:iCs/>
                  </w:rPr>
                </w:rPrChange>
              </w:rPr>
              <w:t>[B4a]</w:t>
            </w:r>
          </w:p>
          <w:p w14:paraId="344A8D50" w14:textId="77777777" w:rsidR="007A7F01" w:rsidRPr="00FB37C5" w:rsidRDefault="007A7F01">
            <w:pPr>
              <w:jc w:val="right"/>
              <w:rPr>
                <w:rPrChange w:id="779" w:author="Yoav Ram" w:date="2017-10-19T13:29:00Z">
                  <w:rPr>
                    <w:i/>
                    <w:iCs/>
                  </w:rPr>
                </w:rPrChange>
              </w:rPr>
            </w:pPr>
            <w:r w:rsidRPr="00FB37C5">
              <w:rPr>
                <w:rPrChange w:id="780"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781"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781"/>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782"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783" w:name="_Ref453761140"/>
      <w:bookmarkStart w:id="784"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783"/>
      <w:r w:rsidR="000A1EB7" w:rsidRPr="000A28AB">
        <w:rPr>
          <w:color w:val="auto"/>
        </w:rPr>
        <w:t xml:space="preserve">. </w:t>
      </w:r>
      <w:r w:rsidR="00265875" w:rsidRPr="000A28AB">
        <w:rPr>
          <w:color w:val="auto"/>
        </w:rPr>
        <w:t>G</w:t>
      </w:r>
      <w:r w:rsidRPr="000A28AB">
        <w:rPr>
          <w:color w:val="auto"/>
        </w:rPr>
        <w:t xml:space="preserve">rowth </w:t>
      </w:r>
      <w:proofErr w:type="gramStart"/>
      <w:r w:rsidRPr="000A28AB">
        <w:rPr>
          <w:color w:val="auto"/>
        </w:rPr>
        <w:t>model</w:t>
      </w:r>
      <w:r w:rsidR="006D69EC" w:rsidRPr="000A28AB">
        <w:rPr>
          <w:color w:val="auto"/>
        </w:rPr>
        <w:t>s</w:t>
      </w:r>
      <w:proofErr w:type="gramEnd"/>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 xml:space="preserve">-Roberts model and five nested models defined by fixing one or two parameters. See Supporting </w:t>
      </w:r>
      <w:del w:id="785" w:author="Yoav Ram" w:date="2017-10-19T13:04:00Z">
        <w:r w:rsidRPr="000A28AB" w:rsidDel="00F00EAE">
          <w:rPr>
            <w:b w:val="0"/>
            <w:bCs w:val="0"/>
            <w:color w:val="auto"/>
          </w:rPr>
          <w:delText xml:space="preserve">text </w:delText>
        </w:r>
      </w:del>
      <w:ins w:id="786"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784"/>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787"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787"/>
      <w:r w:rsidRPr="000A28AB">
        <w:rPr>
          <w:color w:val="auto"/>
        </w:rPr>
        <w:t>. Mixed culture growth predictions with confidence intervals.</w:t>
      </w:r>
      <w:r w:rsidRPr="000A28AB">
        <w:rPr>
          <w:b w:val="0"/>
          <w:bCs w:val="0"/>
          <w:color w:val="auto"/>
        </w:rPr>
        <w:t xml:space="preserve"> The green and red lines </w:t>
      </w:r>
      <w:ins w:id="788"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789"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AC117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AC117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AC117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790"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790"/>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791" w:author="Yoav Ram" w:date="2017-10-19T13:06:00Z"/>
        </w:rPr>
      </w:pPr>
    </w:p>
    <w:p w14:paraId="4239645D" w14:textId="77777777" w:rsidR="00750BAE" w:rsidRPr="000A28AB" w:rsidRDefault="00750BAE">
      <w:pPr>
        <w:ind w:firstLine="0"/>
        <w:pPrChange w:id="792"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AC117E"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793" w:author="Yoav Ram" w:date="2017-10-19T12:02:00Z">
              <w:r w:rsidR="007A7F01" w:rsidRPr="000A28AB" w:rsidDel="00E86D18">
                <w:rPr>
                  <w:sz w:val="18"/>
                  <w:szCs w:val="18"/>
                </w:rPr>
                <w:delText>6</w:delText>
              </w:r>
              <w:r w:rsidR="008F71E3" w:rsidDel="00E86D18">
                <w:rPr>
                  <w:sz w:val="18"/>
                  <w:szCs w:val="18"/>
                </w:rPr>
                <w:delText>27</w:delText>
              </w:r>
            </w:del>
            <w:ins w:id="794"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795"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AC117E"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796"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796"/>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797"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D7302F" w14:textId="77777777" w:rsidR="00E65BD9" w:rsidRDefault="00E65BD9">
      <w:pPr>
        <w:spacing w:line="240" w:lineRule="auto"/>
      </w:pPr>
      <w:r>
        <w:separator/>
      </w:r>
    </w:p>
  </w:endnote>
  <w:endnote w:type="continuationSeparator" w:id="0">
    <w:p w14:paraId="58BE9637" w14:textId="77777777" w:rsidR="00E65BD9" w:rsidRDefault="00E65B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AC117E" w:rsidRDefault="00AC117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AC117E" w:rsidRDefault="00AC117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AC117E" w:rsidRDefault="00AC117E" w:rsidP="00B57EC6">
        <w:pPr>
          <w:pStyle w:val="Footer"/>
          <w:jc w:val="center"/>
        </w:pPr>
        <w:r>
          <w:fldChar w:fldCharType="begin"/>
        </w:r>
        <w:r w:rsidRPr="00E95165">
          <w:instrText xml:space="preserve"> PAGE   \* MERGEFORMAT </w:instrText>
        </w:r>
        <w:r>
          <w:fldChar w:fldCharType="separate"/>
        </w:r>
        <w:r w:rsidR="004F273C">
          <w:rPr>
            <w:noProof/>
          </w:rPr>
          <w:t>12</w:t>
        </w:r>
        <w:r>
          <w:rPr>
            <w:noProof/>
          </w:rPr>
          <w:fldChar w:fldCharType="end"/>
        </w:r>
      </w:p>
    </w:sdtContent>
  </w:sdt>
  <w:p w14:paraId="5D5D09E3" w14:textId="77777777" w:rsidR="00AC117E" w:rsidRDefault="00AC117E"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FF9B8B" w14:textId="77777777" w:rsidR="00E65BD9" w:rsidRDefault="00E65BD9">
      <w:pPr>
        <w:spacing w:line="240" w:lineRule="auto"/>
      </w:pPr>
      <w:r>
        <w:separator/>
      </w:r>
    </w:p>
  </w:footnote>
  <w:footnote w:type="continuationSeparator" w:id="0">
    <w:p w14:paraId="21EFD3E3" w14:textId="77777777" w:rsidR="00E65BD9" w:rsidRDefault="00E65BD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AC117E" w:rsidRDefault="00AC117E"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AC117E" w:rsidRDefault="00AC117E"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8"/>
  <w:activeWritingStyle w:appName="MSWord" w:lang="en-US" w:vendorID="64" w:dllVersion="6" w:nlCheck="1" w:checkStyle="0"/>
  <w:activeWritingStyle w:appName="MSWord" w:lang="en-US" w:vendorID="64" w:dllVersion="0" w:nlCheck="1" w:checkStyle="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54356"/>
    <w:rsid w:val="000748D0"/>
    <w:rsid w:val="00076838"/>
    <w:rsid w:val="000921F7"/>
    <w:rsid w:val="000951E3"/>
    <w:rsid w:val="0009656D"/>
    <w:rsid w:val="00096E8A"/>
    <w:rsid w:val="000977EB"/>
    <w:rsid w:val="000A1EB7"/>
    <w:rsid w:val="000A28AB"/>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92782"/>
    <w:rsid w:val="001939B9"/>
    <w:rsid w:val="001A10C0"/>
    <w:rsid w:val="001B1CBA"/>
    <w:rsid w:val="001C30FF"/>
    <w:rsid w:val="001D680A"/>
    <w:rsid w:val="001D6C5E"/>
    <w:rsid w:val="001E4CA3"/>
    <w:rsid w:val="001F105D"/>
    <w:rsid w:val="001F3A92"/>
    <w:rsid w:val="001F7E9F"/>
    <w:rsid w:val="00205988"/>
    <w:rsid w:val="002158C8"/>
    <w:rsid w:val="002173A7"/>
    <w:rsid w:val="00255A7A"/>
    <w:rsid w:val="00257358"/>
    <w:rsid w:val="00265875"/>
    <w:rsid w:val="00285E7E"/>
    <w:rsid w:val="002A6C92"/>
    <w:rsid w:val="002A7156"/>
    <w:rsid w:val="002B1F9F"/>
    <w:rsid w:val="002C46C3"/>
    <w:rsid w:val="002D0E2B"/>
    <w:rsid w:val="002D40F9"/>
    <w:rsid w:val="003012BF"/>
    <w:rsid w:val="003014FE"/>
    <w:rsid w:val="00305BBC"/>
    <w:rsid w:val="00313013"/>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D4EA8"/>
    <w:rsid w:val="003E1C42"/>
    <w:rsid w:val="003F085B"/>
    <w:rsid w:val="00412F63"/>
    <w:rsid w:val="00414445"/>
    <w:rsid w:val="004152F9"/>
    <w:rsid w:val="004202FB"/>
    <w:rsid w:val="0042296D"/>
    <w:rsid w:val="004243B0"/>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40D"/>
    <w:rsid w:val="004F0742"/>
    <w:rsid w:val="004F273C"/>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24D4"/>
    <w:rsid w:val="00593412"/>
    <w:rsid w:val="00594922"/>
    <w:rsid w:val="005A5037"/>
    <w:rsid w:val="005B7870"/>
    <w:rsid w:val="005C700D"/>
    <w:rsid w:val="005D2172"/>
    <w:rsid w:val="005E3BFE"/>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0DFB"/>
    <w:rsid w:val="006711F5"/>
    <w:rsid w:val="006748EC"/>
    <w:rsid w:val="00683C0D"/>
    <w:rsid w:val="006A4E61"/>
    <w:rsid w:val="006C2E6A"/>
    <w:rsid w:val="006C449D"/>
    <w:rsid w:val="006D69EC"/>
    <w:rsid w:val="006D6E0A"/>
    <w:rsid w:val="006E7AC4"/>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0842"/>
    <w:rsid w:val="00781B9D"/>
    <w:rsid w:val="00785366"/>
    <w:rsid w:val="007942A2"/>
    <w:rsid w:val="00796A41"/>
    <w:rsid w:val="007A0FF0"/>
    <w:rsid w:val="007A13C0"/>
    <w:rsid w:val="007A44A4"/>
    <w:rsid w:val="007A65C0"/>
    <w:rsid w:val="007A7F01"/>
    <w:rsid w:val="007B5B39"/>
    <w:rsid w:val="007C6B81"/>
    <w:rsid w:val="007C6ECF"/>
    <w:rsid w:val="007D540E"/>
    <w:rsid w:val="007F21BA"/>
    <w:rsid w:val="007F30A2"/>
    <w:rsid w:val="007F31C4"/>
    <w:rsid w:val="007F5051"/>
    <w:rsid w:val="008064CB"/>
    <w:rsid w:val="008135D3"/>
    <w:rsid w:val="008140DF"/>
    <w:rsid w:val="008179CB"/>
    <w:rsid w:val="008210BE"/>
    <w:rsid w:val="00822267"/>
    <w:rsid w:val="00833210"/>
    <w:rsid w:val="00833635"/>
    <w:rsid w:val="00837953"/>
    <w:rsid w:val="008435FD"/>
    <w:rsid w:val="0084715D"/>
    <w:rsid w:val="0086305A"/>
    <w:rsid w:val="00863BB7"/>
    <w:rsid w:val="00865D57"/>
    <w:rsid w:val="0087021D"/>
    <w:rsid w:val="00870818"/>
    <w:rsid w:val="00884A9C"/>
    <w:rsid w:val="00890AB5"/>
    <w:rsid w:val="00894141"/>
    <w:rsid w:val="008952F3"/>
    <w:rsid w:val="008A27DB"/>
    <w:rsid w:val="008A4790"/>
    <w:rsid w:val="008A7779"/>
    <w:rsid w:val="008B0B1E"/>
    <w:rsid w:val="008B37BA"/>
    <w:rsid w:val="008B4B21"/>
    <w:rsid w:val="008D7256"/>
    <w:rsid w:val="008E3515"/>
    <w:rsid w:val="008E5484"/>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9F07EB"/>
    <w:rsid w:val="009F12E0"/>
    <w:rsid w:val="00A21CE6"/>
    <w:rsid w:val="00A221E2"/>
    <w:rsid w:val="00A32E42"/>
    <w:rsid w:val="00A41CC1"/>
    <w:rsid w:val="00A44F58"/>
    <w:rsid w:val="00A5514D"/>
    <w:rsid w:val="00A57DA4"/>
    <w:rsid w:val="00A80051"/>
    <w:rsid w:val="00AA046F"/>
    <w:rsid w:val="00AA31CF"/>
    <w:rsid w:val="00AA4D85"/>
    <w:rsid w:val="00AA6099"/>
    <w:rsid w:val="00AB1104"/>
    <w:rsid w:val="00AB26A5"/>
    <w:rsid w:val="00AB7E08"/>
    <w:rsid w:val="00AC117E"/>
    <w:rsid w:val="00AD5609"/>
    <w:rsid w:val="00AE79DE"/>
    <w:rsid w:val="00B02278"/>
    <w:rsid w:val="00B030EA"/>
    <w:rsid w:val="00B126A0"/>
    <w:rsid w:val="00B23CC8"/>
    <w:rsid w:val="00B376BD"/>
    <w:rsid w:val="00B42DA4"/>
    <w:rsid w:val="00B57EC6"/>
    <w:rsid w:val="00B76C2E"/>
    <w:rsid w:val="00B85306"/>
    <w:rsid w:val="00B86477"/>
    <w:rsid w:val="00B869C4"/>
    <w:rsid w:val="00B87DFE"/>
    <w:rsid w:val="00B96C01"/>
    <w:rsid w:val="00BA0925"/>
    <w:rsid w:val="00BA0E0D"/>
    <w:rsid w:val="00BA5EE3"/>
    <w:rsid w:val="00BD6542"/>
    <w:rsid w:val="00BD7D88"/>
    <w:rsid w:val="00BF32F1"/>
    <w:rsid w:val="00BF635D"/>
    <w:rsid w:val="00C00885"/>
    <w:rsid w:val="00C02003"/>
    <w:rsid w:val="00C0791B"/>
    <w:rsid w:val="00C11F86"/>
    <w:rsid w:val="00C13924"/>
    <w:rsid w:val="00C1797F"/>
    <w:rsid w:val="00C24C40"/>
    <w:rsid w:val="00C35103"/>
    <w:rsid w:val="00C42E86"/>
    <w:rsid w:val="00C47DBD"/>
    <w:rsid w:val="00C6622A"/>
    <w:rsid w:val="00CA45B6"/>
    <w:rsid w:val="00CA60FB"/>
    <w:rsid w:val="00CB1737"/>
    <w:rsid w:val="00CB76DE"/>
    <w:rsid w:val="00CD2955"/>
    <w:rsid w:val="00CD2EF9"/>
    <w:rsid w:val="00CF6FF0"/>
    <w:rsid w:val="00D03FB0"/>
    <w:rsid w:val="00D07844"/>
    <w:rsid w:val="00D100C4"/>
    <w:rsid w:val="00D121CE"/>
    <w:rsid w:val="00D24F1C"/>
    <w:rsid w:val="00D252CE"/>
    <w:rsid w:val="00D301A7"/>
    <w:rsid w:val="00D309F6"/>
    <w:rsid w:val="00D31FC6"/>
    <w:rsid w:val="00D538FA"/>
    <w:rsid w:val="00D554E9"/>
    <w:rsid w:val="00D711B2"/>
    <w:rsid w:val="00D8567A"/>
    <w:rsid w:val="00D8570D"/>
    <w:rsid w:val="00D96F6C"/>
    <w:rsid w:val="00DA33AB"/>
    <w:rsid w:val="00DB709C"/>
    <w:rsid w:val="00DB7A4F"/>
    <w:rsid w:val="00DC3BC6"/>
    <w:rsid w:val="00DE7AF4"/>
    <w:rsid w:val="00DF6B35"/>
    <w:rsid w:val="00DF6D3B"/>
    <w:rsid w:val="00DF72F4"/>
    <w:rsid w:val="00DF7C4C"/>
    <w:rsid w:val="00E01FFC"/>
    <w:rsid w:val="00E0314D"/>
    <w:rsid w:val="00E1616E"/>
    <w:rsid w:val="00E2013F"/>
    <w:rsid w:val="00E35D71"/>
    <w:rsid w:val="00E42EF9"/>
    <w:rsid w:val="00E43C55"/>
    <w:rsid w:val="00E513BC"/>
    <w:rsid w:val="00E6002D"/>
    <w:rsid w:val="00E64F18"/>
    <w:rsid w:val="00E65BD9"/>
    <w:rsid w:val="00E86D18"/>
    <w:rsid w:val="00E93C1B"/>
    <w:rsid w:val="00E94B1E"/>
    <w:rsid w:val="00EB3A9A"/>
    <w:rsid w:val="00ED0C2C"/>
    <w:rsid w:val="00ED4128"/>
    <w:rsid w:val="00ED69AB"/>
    <w:rsid w:val="00EE1522"/>
    <w:rsid w:val="00EE3F11"/>
    <w:rsid w:val="00EE7C5F"/>
    <w:rsid w:val="00EF5481"/>
    <w:rsid w:val="00F00EAE"/>
    <w:rsid w:val="00F027FA"/>
    <w:rsid w:val="00F153AD"/>
    <w:rsid w:val="00F15C81"/>
    <w:rsid w:val="00F31589"/>
    <w:rsid w:val="00F33C36"/>
    <w:rsid w:val="00F43FEB"/>
    <w:rsid w:val="00F47776"/>
    <w:rsid w:val="00F534A6"/>
    <w:rsid w:val="00F56E25"/>
    <w:rsid w:val="00F62E61"/>
    <w:rsid w:val="00F63676"/>
    <w:rsid w:val="00F7332A"/>
    <w:rsid w:val="00F77DCF"/>
    <w:rsid w:val="00F850F4"/>
    <w:rsid w:val="00F92C1D"/>
    <w:rsid w:val="00FA03CE"/>
    <w:rsid w:val="00FA29C5"/>
    <w:rsid w:val="00FA5F83"/>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glossaryDocument" Target="glossary/document.xml"/><Relationship Id="rId2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5E77"/>
    <w:rsid w:val="00735E77"/>
    <w:rsid w:val="00955FEE"/>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he-IL"/>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35E7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800486EB-FA1B-D041-BAFF-C8BF78AEE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22</Pages>
  <Words>24522</Words>
  <Characters>139776</Characters>
  <Application>Microsoft Macintosh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89</cp:revision>
  <cp:lastPrinted>2016-08-03T07:24:00Z</cp:lastPrinted>
  <dcterms:created xsi:type="dcterms:W3CDTF">2016-08-03T07:24:00Z</dcterms:created>
  <dcterms:modified xsi:type="dcterms:W3CDTF">2017-10-24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